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9DCA27" w14:textId="667A0BE2" w:rsidR="00711813" w:rsidRPr="00F37062" w:rsidRDefault="001C54E2" w:rsidP="001B7E2B">
      <w:pPr>
        <w:jc w:val="both"/>
        <w:rPr>
          <w:rFonts w:ascii="Calibri" w:hAnsi="Calibri" w:cs="Calibri"/>
          <w:b/>
          <w:sz w:val="20"/>
          <w:szCs w:val="20"/>
        </w:rPr>
      </w:pPr>
      <w:r w:rsidRPr="00F37062">
        <w:rPr>
          <w:rFonts w:ascii="Calibri" w:hAnsi="Calibri" w:cs="Calibri"/>
          <w:b/>
          <w:sz w:val="20"/>
          <w:szCs w:val="20"/>
        </w:rPr>
        <w:t xml:space="preserve">Placental </w:t>
      </w:r>
      <w:r w:rsidR="00165412" w:rsidRPr="00F37062">
        <w:rPr>
          <w:rFonts w:ascii="Calibri" w:hAnsi="Calibri" w:cs="Calibri"/>
          <w:b/>
          <w:sz w:val="20"/>
          <w:szCs w:val="20"/>
        </w:rPr>
        <w:t>Lipid Mediator</w:t>
      </w:r>
      <w:r w:rsidRPr="00F37062">
        <w:rPr>
          <w:rFonts w:ascii="Calibri" w:hAnsi="Calibri" w:cs="Calibri"/>
          <w:b/>
          <w:sz w:val="20"/>
          <w:szCs w:val="20"/>
        </w:rPr>
        <w:t>s</w:t>
      </w:r>
      <w:r w:rsidR="00637800" w:rsidRPr="00F37062">
        <w:rPr>
          <w:rFonts w:ascii="Calibri" w:hAnsi="Calibri" w:cs="Calibri"/>
          <w:b/>
          <w:sz w:val="20"/>
          <w:szCs w:val="20"/>
        </w:rPr>
        <w:t>: Inflammation and Resolution</w:t>
      </w:r>
      <w:r w:rsidR="00EF21DD" w:rsidRPr="00F37062">
        <w:rPr>
          <w:rFonts w:ascii="Calibri" w:hAnsi="Calibri" w:cs="Calibri"/>
          <w:b/>
          <w:sz w:val="20"/>
          <w:szCs w:val="20"/>
        </w:rPr>
        <w:t xml:space="preserve"> in Gestational Diabetes</w:t>
      </w:r>
      <w:r w:rsidR="00954A9E" w:rsidRPr="00F37062">
        <w:rPr>
          <w:rFonts w:ascii="Calibri" w:hAnsi="Calibri" w:cs="Calibri"/>
          <w:b/>
          <w:sz w:val="20"/>
          <w:szCs w:val="20"/>
        </w:rPr>
        <w:t xml:space="preserve"> Mellitus</w:t>
      </w:r>
    </w:p>
    <w:p w14:paraId="59EE1B9D" w14:textId="77777777" w:rsidR="00954A9E" w:rsidRPr="00F37062" w:rsidRDefault="00954A9E" w:rsidP="00954A9E">
      <w:pPr>
        <w:jc w:val="both"/>
        <w:rPr>
          <w:rFonts w:ascii="Calibri" w:hAnsi="Calibri" w:cs="Calibri"/>
          <w:sz w:val="20"/>
          <w:szCs w:val="20"/>
        </w:rPr>
      </w:pPr>
      <w:r w:rsidRPr="00F37062">
        <w:rPr>
          <w:rFonts w:ascii="Calibri" w:hAnsi="Calibri" w:cs="Calibri"/>
          <w:sz w:val="20"/>
          <w:szCs w:val="20"/>
        </w:rPr>
        <w:t>Aifiona Yan Vestano</w:t>
      </w:r>
      <w:r w:rsidRPr="00F37062">
        <w:rPr>
          <w:rFonts w:ascii="Calibri" w:hAnsi="Calibri" w:cs="Calibri"/>
          <w:sz w:val="20"/>
          <w:szCs w:val="20"/>
          <w:vertAlign w:val="superscript"/>
        </w:rPr>
        <w:t>1,2</w:t>
      </w:r>
      <w:r w:rsidRPr="00F37062">
        <w:rPr>
          <w:rFonts w:ascii="Calibri" w:hAnsi="Calibri" w:cs="Calibri"/>
          <w:sz w:val="20"/>
          <w:szCs w:val="20"/>
        </w:rPr>
        <w:t>, Hannah E J Yong</w:t>
      </w:r>
      <w:r w:rsidRPr="00F37062">
        <w:rPr>
          <w:rFonts w:ascii="Calibri" w:hAnsi="Calibri" w:cs="Calibri"/>
          <w:sz w:val="20"/>
          <w:szCs w:val="20"/>
          <w:vertAlign w:val="superscript"/>
        </w:rPr>
        <w:t>3</w:t>
      </w:r>
      <w:r w:rsidRPr="00F37062">
        <w:rPr>
          <w:rFonts w:ascii="Calibri" w:hAnsi="Calibri" w:cs="Calibri"/>
          <w:sz w:val="20"/>
          <w:szCs w:val="20"/>
        </w:rPr>
        <w:t>, Ashton J K Ng</w:t>
      </w:r>
      <w:r w:rsidRPr="00F37062">
        <w:rPr>
          <w:rFonts w:ascii="Calibri" w:hAnsi="Calibri" w:cs="Calibri"/>
          <w:sz w:val="20"/>
          <w:szCs w:val="20"/>
          <w:vertAlign w:val="superscript"/>
        </w:rPr>
        <w:t>1,2</w:t>
      </w:r>
      <w:r w:rsidRPr="00F37062">
        <w:rPr>
          <w:rFonts w:ascii="Calibri" w:hAnsi="Calibri" w:cs="Calibri"/>
          <w:sz w:val="20"/>
          <w:szCs w:val="20"/>
        </w:rPr>
        <w:t xml:space="preserve">, </w:t>
      </w:r>
      <w:proofErr w:type="spellStart"/>
      <w:r w:rsidRPr="00F37062">
        <w:rPr>
          <w:rFonts w:ascii="Calibri" w:hAnsi="Calibri" w:cs="Calibri"/>
          <w:sz w:val="20"/>
          <w:szCs w:val="20"/>
        </w:rPr>
        <w:t>Shiao-Yng</w:t>
      </w:r>
      <w:proofErr w:type="spellEnd"/>
      <w:r w:rsidRPr="00F37062">
        <w:rPr>
          <w:rFonts w:ascii="Calibri" w:hAnsi="Calibri" w:cs="Calibri"/>
          <w:sz w:val="20"/>
          <w:szCs w:val="20"/>
        </w:rPr>
        <w:t xml:space="preserve"> Chan</w:t>
      </w:r>
      <w:r w:rsidRPr="00F37062">
        <w:rPr>
          <w:rFonts w:ascii="Calibri" w:hAnsi="Calibri" w:cs="Calibri"/>
          <w:sz w:val="20"/>
          <w:szCs w:val="20"/>
          <w:vertAlign w:val="superscript"/>
        </w:rPr>
        <w:t>3,4</w:t>
      </w:r>
      <w:r w:rsidRPr="00F37062">
        <w:rPr>
          <w:rFonts w:ascii="Calibri" w:hAnsi="Calibri" w:cs="Calibri"/>
          <w:sz w:val="20"/>
          <w:szCs w:val="20"/>
        </w:rPr>
        <w:t>, Hong Yong Peh</w:t>
      </w:r>
      <w:r w:rsidRPr="00F37062">
        <w:rPr>
          <w:rFonts w:ascii="Calibri" w:hAnsi="Calibri" w:cs="Calibri"/>
          <w:sz w:val="20"/>
          <w:szCs w:val="20"/>
          <w:vertAlign w:val="superscript"/>
        </w:rPr>
        <w:t>1,2</w:t>
      </w:r>
      <w:r w:rsidRPr="00F37062">
        <w:rPr>
          <w:rFonts w:ascii="Calibri" w:hAnsi="Calibri" w:cs="Calibri"/>
          <w:sz w:val="20"/>
          <w:szCs w:val="20"/>
        </w:rPr>
        <w:t xml:space="preserve">. </w:t>
      </w:r>
    </w:p>
    <w:p w14:paraId="1EA64D66" w14:textId="58282E1B" w:rsidR="00954A9E" w:rsidRPr="00F37062" w:rsidRDefault="00954A9E" w:rsidP="00954A9E">
      <w:pPr>
        <w:jc w:val="both"/>
        <w:rPr>
          <w:rFonts w:ascii="Calibri" w:hAnsi="Calibri" w:cs="Calibri"/>
          <w:sz w:val="20"/>
          <w:szCs w:val="20"/>
        </w:rPr>
      </w:pPr>
      <w:r w:rsidRPr="00F37062">
        <w:rPr>
          <w:rFonts w:ascii="Calibri" w:hAnsi="Calibri" w:cs="Calibri"/>
          <w:sz w:val="20"/>
          <w:szCs w:val="20"/>
          <w:vertAlign w:val="superscript"/>
        </w:rPr>
        <w:t>1</w:t>
      </w:r>
      <w:r w:rsidRPr="00F37062">
        <w:rPr>
          <w:rFonts w:ascii="Calibri" w:hAnsi="Calibri" w:cs="Calibri"/>
          <w:sz w:val="20"/>
          <w:szCs w:val="20"/>
        </w:rPr>
        <w:t>Department of Pharmacology, Yong Loo Lin School of Medicine</w:t>
      </w:r>
      <w:r w:rsidR="00F72CF5" w:rsidRPr="00F37062">
        <w:rPr>
          <w:rFonts w:ascii="Calibri" w:hAnsi="Calibri" w:cs="Calibri"/>
          <w:sz w:val="20"/>
          <w:szCs w:val="20"/>
        </w:rPr>
        <w:t xml:space="preserve"> (YLL-</w:t>
      </w:r>
      <w:proofErr w:type="spellStart"/>
      <w:r w:rsidR="00F72CF5" w:rsidRPr="00F37062">
        <w:rPr>
          <w:rFonts w:ascii="Calibri" w:hAnsi="Calibri" w:cs="Calibri"/>
          <w:sz w:val="20"/>
          <w:szCs w:val="20"/>
        </w:rPr>
        <w:t>SoM</w:t>
      </w:r>
      <w:proofErr w:type="spellEnd"/>
      <w:r w:rsidR="00F72CF5" w:rsidRPr="00F37062">
        <w:rPr>
          <w:rFonts w:ascii="Calibri" w:hAnsi="Calibri" w:cs="Calibri"/>
          <w:sz w:val="20"/>
          <w:szCs w:val="20"/>
        </w:rPr>
        <w:t>)</w:t>
      </w:r>
      <w:r w:rsidRPr="00F37062">
        <w:rPr>
          <w:rFonts w:ascii="Calibri" w:hAnsi="Calibri" w:cs="Calibri"/>
          <w:sz w:val="20"/>
          <w:szCs w:val="20"/>
        </w:rPr>
        <w:t xml:space="preserve">, Singapore; </w:t>
      </w:r>
      <w:r w:rsidRPr="00F37062">
        <w:rPr>
          <w:rFonts w:ascii="Calibri" w:hAnsi="Calibri" w:cs="Calibri"/>
          <w:sz w:val="20"/>
          <w:szCs w:val="20"/>
          <w:vertAlign w:val="superscript"/>
        </w:rPr>
        <w:t>2</w:t>
      </w:r>
      <w:r w:rsidRPr="00F37062">
        <w:rPr>
          <w:rFonts w:ascii="Calibri" w:hAnsi="Calibri" w:cs="Calibri"/>
          <w:sz w:val="20"/>
          <w:szCs w:val="20"/>
        </w:rPr>
        <w:t xml:space="preserve">Immunology Program, Life Sciences Institute, National University of Singapore, Singapore; </w:t>
      </w:r>
      <w:r w:rsidRPr="00F37062">
        <w:rPr>
          <w:rFonts w:ascii="Calibri" w:hAnsi="Calibri" w:cs="Calibri"/>
          <w:sz w:val="20"/>
          <w:szCs w:val="20"/>
          <w:vertAlign w:val="superscript"/>
        </w:rPr>
        <w:t>3</w:t>
      </w:r>
      <w:r w:rsidRPr="00F37062">
        <w:rPr>
          <w:rFonts w:ascii="Calibri" w:hAnsi="Calibri" w:cs="Calibri"/>
          <w:sz w:val="20"/>
          <w:szCs w:val="20"/>
        </w:rPr>
        <w:t xml:space="preserve">Institute for Human Development and Potential, Agency for Science, Technology and Research, Singapore; </w:t>
      </w:r>
      <w:r w:rsidRPr="00F37062">
        <w:rPr>
          <w:rFonts w:ascii="Calibri" w:hAnsi="Calibri" w:cs="Calibri"/>
          <w:sz w:val="20"/>
          <w:szCs w:val="20"/>
          <w:vertAlign w:val="superscript"/>
        </w:rPr>
        <w:t>4</w:t>
      </w:r>
      <w:r w:rsidRPr="00F37062">
        <w:rPr>
          <w:rFonts w:ascii="Calibri" w:hAnsi="Calibri" w:cs="Calibri"/>
          <w:sz w:val="20"/>
          <w:szCs w:val="20"/>
        </w:rPr>
        <w:t xml:space="preserve">Department of Obstetrics and </w:t>
      </w:r>
      <w:proofErr w:type="spellStart"/>
      <w:r w:rsidRPr="00F37062">
        <w:rPr>
          <w:rFonts w:ascii="Calibri" w:hAnsi="Calibri" w:cs="Calibri"/>
          <w:sz w:val="20"/>
          <w:szCs w:val="20"/>
        </w:rPr>
        <w:t>Gyn</w:t>
      </w:r>
      <w:r w:rsidR="00DF708E">
        <w:rPr>
          <w:rFonts w:ascii="Calibri" w:hAnsi="Calibri" w:cs="Calibri"/>
          <w:sz w:val="20"/>
          <w:szCs w:val="20"/>
        </w:rPr>
        <w:t>a</w:t>
      </w:r>
      <w:r w:rsidRPr="00F37062">
        <w:rPr>
          <w:rFonts w:ascii="Calibri" w:hAnsi="Calibri" w:cs="Calibri"/>
          <w:sz w:val="20"/>
          <w:szCs w:val="20"/>
        </w:rPr>
        <w:t>ecology</w:t>
      </w:r>
      <w:proofErr w:type="spellEnd"/>
      <w:r w:rsidRPr="00F37062">
        <w:rPr>
          <w:rFonts w:ascii="Calibri" w:hAnsi="Calibri" w:cs="Calibri"/>
          <w:sz w:val="20"/>
          <w:szCs w:val="20"/>
        </w:rPr>
        <w:t xml:space="preserve">, </w:t>
      </w:r>
      <w:r w:rsidR="00F72CF5" w:rsidRPr="00F37062">
        <w:rPr>
          <w:rFonts w:ascii="Calibri" w:hAnsi="Calibri" w:cs="Calibri"/>
          <w:sz w:val="20"/>
          <w:szCs w:val="20"/>
        </w:rPr>
        <w:t>YLL-</w:t>
      </w:r>
      <w:proofErr w:type="spellStart"/>
      <w:r w:rsidR="00F72CF5" w:rsidRPr="00F37062">
        <w:rPr>
          <w:rFonts w:ascii="Calibri" w:hAnsi="Calibri" w:cs="Calibri"/>
          <w:sz w:val="20"/>
          <w:szCs w:val="20"/>
        </w:rPr>
        <w:t>SoM</w:t>
      </w:r>
      <w:proofErr w:type="spellEnd"/>
      <w:r w:rsidRPr="00F37062">
        <w:rPr>
          <w:rFonts w:ascii="Calibri" w:hAnsi="Calibri" w:cs="Calibri"/>
          <w:sz w:val="20"/>
          <w:szCs w:val="20"/>
        </w:rPr>
        <w:t>, Singapore.</w:t>
      </w:r>
    </w:p>
    <w:p w14:paraId="144CEB10" w14:textId="427E1847" w:rsidR="00711813" w:rsidRPr="00F37062" w:rsidRDefault="00711813" w:rsidP="00711813">
      <w:pPr>
        <w:pStyle w:val="Default"/>
        <w:jc w:val="both"/>
        <w:rPr>
          <w:color w:val="auto"/>
          <w:sz w:val="16"/>
          <w:szCs w:val="16"/>
        </w:rPr>
      </w:pPr>
      <w:r w:rsidRPr="00F37062">
        <w:rPr>
          <w:i/>
          <w:color w:val="auto"/>
          <w:sz w:val="16"/>
          <w:szCs w:val="16"/>
        </w:rPr>
        <w:t xml:space="preserve"> </w:t>
      </w:r>
    </w:p>
    <w:p w14:paraId="0C2B33A1" w14:textId="5B223E23" w:rsidR="00DA16AA" w:rsidRPr="00F37062" w:rsidRDefault="00711813" w:rsidP="00DA16AA">
      <w:pPr>
        <w:jc w:val="both"/>
        <w:rPr>
          <w:rFonts w:ascii="Calibri" w:hAnsi="Calibri" w:cs="Calibri"/>
          <w:sz w:val="20"/>
          <w:szCs w:val="20"/>
        </w:rPr>
      </w:pPr>
      <w:r w:rsidRPr="00F37062">
        <w:rPr>
          <w:rFonts w:ascii="Calibri" w:hAnsi="Calibri" w:cs="Calibri"/>
          <w:b/>
          <w:bCs/>
          <w:sz w:val="20"/>
          <w:szCs w:val="20"/>
        </w:rPr>
        <w:t>Introduction.</w:t>
      </w:r>
      <w:r w:rsidRPr="00F37062">
        <w:rPr>
          <w:rFonts w:ascii="Calibri" w:hAnsi="Calibri" w:cs="Calibri"/>
          <w:sz w:val="20"/>
          <w:szCs w:val="20"/>
        </w:rPr>
        <w:t xml:space="preserve"> </w:t>
      </w:r>
      <w:r w:rsidR="00197E62" w:rsidRPr="00F37062">
        <w:rPr>
          <w:rFonts w:ascii="Calibri" w:hAnsi="Calibri" w:cs="Calibri"/>
          <w:sz w:val="20"/>
          <w:szCs w:val="20"/>
        </w:rPr>
        <w:t xml:space="preserve">Gestational diabetes mellitus (GDM) is </w:t>
      </w:r>
      <w:r w:rsidR="00F72CF5" w:rsidRPr="00F37062">
        <w:rPr>
          <w:rFonts w:ascii="Calibri" w:hAnsi="Calibri" w:cs="Calibri"/>
          <w:sz w:val="20"/>
          <w:szCs w:val="20"/>
        </w:rPr>
        <w:t xml:space="preserve">marked </w:t>
      </w:r>
      <w:r w:rsidR="00197E62" w:rsidRPr="00F37062">
        <w:rPr>
          <w:rFonts w:ascii="Calibri" w:hAnsi="Calibri" w:cs="Calibri"/>
          <w:sz w:val="20"/>
          <w:szCs w:val="20"/>
        </w:rPr>
        <w:t>by chronic low-grade inflammation</w:t>
      </w:r>
      <w:r w:rsidR="00074ABC" w:rsidRPr="00F37062">
        <w:rPr>
          <w:rFonts w:ascii="Calibri" w:hAnsi="Calibri" w:cs="Calibri"/>
          <w:sz w:val="20"/>
          <w:szCs w:val="20"/>
        </w:rPr>
        <w:t xml:space="preserve">. </w:t>
      </w:r>
      <w:r w:rsidR="00DA16AA" w:rsidRPr="00F37062">
        <w:rPr>
          <w:rFonts w:ascii="Calibri" w:hAnsi="Calibri" w:cs="Calibri"/>
          <w:sz w:val="20"/>
          <w:szCs w:val="20"/>
        </w:rPr>
        <w:t xml:space="preserve">Ideally, inflammation is a self-limiting process that transitions into resolution, a phase mediated by </w:t>
      </w:r>
      <w:r w:rsidR="00F72CF5" w:rsidRPr="00F37062">
        <w:rPr>
          <w:rFonts w:ascii="Calibri" w:hAnsi="Calibri" w:cs="Calibri"/>
          <w:sz w:val="20"/>
          <w:szCs w:val="20"/>
        </w:rPr>
        <w:t>specialized</w:t>
      </w:r>
      <w:r w:rsidR="00DA16AA" w:rsidRPr="00F37062">
        <w:rPr>
          <w:rFonts w:ascii="Calibri" w:hAnsi="Calibri" w:cs="Calibri"/>
          <w:sz w:val="20"/>
          <w:szCs w:val="20"/>
        </w:rPr>
        <w:t xml:space="preserve"> pro-resolving lipid mediators (SPMs) such as </w:t>
      </w:r>
      <w:proofErr w:type="spellStart"/>
      <w:r w:rsidR="00DA16AA" w:rsidRPr="00F37062">
        <w:rPr>
          <w:rFonts w:ascii="Calibri" w:hAnsi="Calibri" w:cs="Calibri"/>
          <w:sz w:val="20"/>
          <w:szCs w:val="20"/>
        </w:rPr>
        <w:t>resolvins</w:t>
      </w:r>
      <w:proofErr w:type="spellEnd"/>
      <w:r w:rsidR="00DA16AA" w:rsidRPr="00F37062">
        <w:rPr>
          <w:rFonts w:ascii="Calibri" w:hAnsi="Calibri" w:cs="Calibri"/>
          <w:sz w:val="20"/>
          <w:szCs w:val="20"/>
        </w:rPr>
        <w:t xml:space="preserve">, </w:t>
      </w:r>
      <w:proofErr w:type="spellStart"/>
      <w:r w:rsidR="00DA16AA" w:rsidRPr="00F37062">
        <w:rPr>
          <w:rFonts w:ascii="Calibri" w:hAnsi="Calibri" w:cs="Calibri"/>
          <w:sz w:val="20"/>
          <w:szCs w:val="20"/>
        </w:rPr>
        <w:t>protectins</w:t>
      </w:r>
      <w:proofErr w:type="spellEnd"/>
      <w:r w:rsidR="00DA16AA" w:rsidRPr="00F37062">
        <w:rPr>
          <w:rFonts w:ascii="Calibri" w:hAnsi="Calibri" w:cs="Calibri"/>
          <w:sz w:val="20"/>
          <w:szCs w:val="20"/>
        </w:rPr>
        <w:t xml:space="preserve">, and </w:t>
      </w:r>
      <w:proofErr w:type="spellStart"/>
      <w:r w:rsidR="00DA16AA" w:rsidRPr="00F37062">
        <w:rPr>
          <w:rFonts w:ascii="Calibri" w:hAnsi="Calibri" w:cs="Calibri"/>
          <w:sz w:val="20"/>
          <w:szCs w:val="20"/>
        </w:rPr>
        <w:t>maresins</w:t>
      </w:r>
      <w:proofErr w:type="spellEnd"/>
      <w:r w:rsidR="00DA16AA" w:rsidRPr="00F37062">
        <w:rPr>
          <w:rFonts w:ascii="Calibri" w:hAnsi="Calibri" w:cs="Calibri"/>
          <w:sz w:val="20"/>
          <w:szCs w:val="20"/>
        </w:rPr>
        <w:t xml:space="preserve">, and lipoxins. Unlike conventional anti-inflammatory drugs, </w:t>
      </w:r>
      <w:proofErr w:type="gramStart"/>
      <w:r w:rsidR="00DA16AA" w:rsidRPr="00F37062">
        <w:rPr>
          <w:rFonts w:ascii="Calibri" w:hAnsi="Calibri" w:cs="Calibri"/>
          <w:sz w:val="20"/>
          <w:szCs w:val="20"/>
        </w:rPr>
        <w:t>naturally-occurring</w:t>
      </w:r>
      <w:proofErr w:type="gramEnd"/>
      <w:r w:rsidR="00DA16AA" w:rsidRPr="00F37062">
        <w:rPr>
          <w:rFonts w:ascii="Calibri" w:hAnsi="Calibri" w:cs="Calibri"/>
          <w:sz w:val="20"/>
          <w:szCs w:val="20"/>
        </w:rPr>
        <w:t xml:space="preserve"> SPMs restore immune balance without compromising host defen</w:t>
      </w:r>
      <w:r w:rsidR="002D0AA7">
        <w:rPr>
          <w:rFonts w:ascii="Calibri" w:hAnsi="Calibri" w:cs="Calibri"/>
          <w:sz w:val="20"/>
          <w:szCs w:val="20"/>
        </w:rPr>
        <w:t>s</w:t>
      </w:r>
      <w:r w:rsidR="00DA16AA" w:rsidRPr="00F37062">
        <w:rPr>
          <w:rFonts w:ascii="Calibri" w:hAnsi="Calibri" w:cs="Calibri"/>
          <w:sz w:val="20"/>
          <w:szCs w:val="20"/>
        </w:rPr>
        <w:t>e</w:t>
      </w:r>
      <w:r w:rsidR="00DA16AA" w:rsidRPr="00F37062">
        <w:rPr>
          <w:rFonts w:ascii="Calibri" w:hAnsi="Calibri" w:cs="Calibri"/>
          <w:sz w:val="20"/>
          <w:szCs w:val="20"/>
        </w:rPr>
        <w:fldChar w:fldCharType="begin">
          <w:fldData xml:space="preserve">PEVuZE5vdGU+PENpdGU+PEF1dGhvcj5QZWg8L0F1dGhvcj48WWVhcj4yMDI1PC9ZZWFyPjxSZWNO
dW0+NDg8L1JlY051bT48RGlzcGxheVRleHQ+PHN0eWxlIGZhY2U9InN1cGVyc2NyaXB0Ij4xPC9z
dHlsZT48L0Rpc3BsYXlUZXh0PjxyZWNvcmQ+PHJlYy1udW1iZXI+NDg8L3JlYy1udW1iZXI+PGZv
cmVpZ24ta2V5cz48a2V5IGFwcD0iRU4iIGRiLWlkPSJheHR0dGF3ZXR0MDlzb2V3dnQzeDU1ZmQ1
ZnRzdjI1eHBzeHYiIHRpbWVzdGFtcD0iMTc1NTc2MjY3OSI+NDg8L2tleT48L2ZvcmVpZ24ta2V5
cz48cmVmLXR5cGUgbmFtZT0iSm91cm5hbCBBcnRpY2xlIj4xNzwvcmVmLXR5cGU+PGNvbnRyaWJ1
dG9ycz48YXV0aG9ycz48YXV0aG9yPlBlaCwgSC4gWS48L2F1dGhvcj48YXV0aG9yPkNoZW4sIEou
PC9hdXRob3I+PC9hdXRob3JzPjwvY29udHJpYnV0b3JzPjxhdXRoLWFkZHJlc3M+SW1tdW5vbG9n
eSBUcmFuc2xhdGlvbmFsIFJlc2VhcmNoIFByb2dyYW1tZSwgWW9uZyBMb28gTGluIFNjaG9vbCBv
ZiBNZWRpY2luZSwgRGVwYXJ0bWVudCBvZiBQaGFybWFjb2xvZ3ksIFNpbmdhcG9yZTsgSW1tdW5v
bG9neSBQcm9ncmFtbWUgYW5kIFNpbmdhcG9yZSBMaXBpZG9taWNzIEluY3ViYXRvciAoU0xJTkcp
LCBMaWZlIFNjaWVuY2VzIEluc3RpdHV0ZSwgTmF0aW9uYWwgVW5pdmVyc2l0eSBvZiBTaW5nYXBv
cmUsIFNpbmdhcG9yZTsgUHVsbW9uYXJ5IGFuZCBDcml0aWNhbCBDYXJlIE1lZGljaW5lIERpdmlz
aW9uLCBEZXBhcnRtZW50IG9mIE1lZGljaW5lLCBCcmlnaGFtIGFuZCBXb21lbiZhcG9zO3MgSG9z
cGl0YWwgYW5kIEhhcnZhcmQgTWVkaWNhbCBTY2hvb2wsIEJvc3RvbiwgTUEgMDIxMTUsIFVTQS4g
RWxlY3Ryb25pYyBhZGRyZXNzOiBoeXBlaEBudXMuZWR1LnNnLiYjeEQ7V2lsbGlhbSBIYXJ2ZXkg
UmVzZWFyY2ggSW5zdGl0dXRlLCBRdWVlbiBNYXJ5IFVuaXZlcnNpdHkgb2YgTG9uZG9uLCBMb25k
b24sIFVuaXRlZCBLaW5nZG9tOyBDZW50cmUgZm9yIGluZmxhbW1hdGlvbiBhbmQgVGhlcmFwZXV0
aWMgSW5ub3ZhdGlvbiwgUXVlZW4gTWFyeSBVbml2ZXJzaXR5IG9mIExvbmRvbiwgTG9uZG9uLCBV
bml0ZWQgS2luZ2RvbS48L2F1dGgtYWRkcmVzcz48dGl0bGVzPjx0aXRsZT5Qcm8tcmVzb2x2aW5n
IGxpcGlkIG1lZGlhdG9ycyBhbmQgdGhlcmFwZXV0aWMgaW5ub3ZhdGlvbnMgaW4gcmVzb2x1dGlv
biBvZiBpbmZsYW1tYXRpb248L3RpdGxlPjxzZWNvbmRhcnktdGl0bGU+UGhhcm1hY29sIFRoZXI8
L3NlY29uZGFyeS10aXRsZT48L3RpdGxlcz48cGVyaW9kaWNhbD48ZnVsbC10aXRsZT5QaGFybWFj
b2wgVGhlcjwvZnVsbC10aXRsZT48L3BlcmlvZGljYWw+PHBhZ2VzPjEwODc1MzwvcGFnZXM+PHZv
bHVtZT4yNjU8L3ZvbHVtZT48ZWRpdGlvbj4yMDI0MTExODwvZWRpdGlvbj48a2V5d29yZHM+PGtl
eXdvcmQ+SHVtYW5zPC9rZXl3b3JkPjxrZXl3b3JkPipJbmZsYW1tYXRpb24vZHJ1ZyB0aGVyYXB5
L21ldGFib2xpc208L2tleXdvcmQ+PGtleXdvcmQ+QW5pbWFsczwva2V5d29yZD48a2V5d29yZD5B
bnRpLUluZmxhbW1hdG9yeSBBZ2VudHMvdGhlcmFwZXV0aWMgdXNlL3BoYXJtYWNvbG9neTwva2V5
d29yZD48a2V5d29yZD5JbmZsYW1tYXRpb24gTWVkaWF0b3JzL21ldGFib2xpc208L2tleXdvcmQ+
PGtleXdvcmQ+QXAxMTg5PC9rZXl3b3JkPjxrZXl3b3JkPkFuZ2lvdGVuc2luLSgxLTcpPC9rZXl3
b3JkPjxrZXl3b3JkPkZQUjIgYWdvbmlzdHM8L2tleXdvcmQ+PGtleXdvcmQ+R29sZCBuYW5vcGFy
dGljbGVzPC9rZXl3b3JkPjxrZXl3b3JkPkluZmxhbW1hdG9yeSBkaXNlYXNlczwva2V5d29yZD48
a2V5d29yZD5TcGVjaWFsaXplZCBwcm8tcmVzb2x2aW5nIG1lZGlhdG9ycyBtaW1ldGljczwva2V5
d29yZD48L2tleXdvcmRzPjxkYXRlcz48eWVhcj4yMDI1PC95ZWFyPjxwdWItZGF0ZXM+PGRhdGU+
SmFuPC9kYXRlPjwvcHViLWRhdGVzPjwvZGF0ZXM+PGlzYm4+MTg3OS0wMTZYIChFbGVjdHJvbmlj
KSYjeEQ7MDE2My03MjU4IChMaW5raW5nKTwvaXNibj48YWNjZXNzaW9uLW51bT4zOTU2NjU2MTwv
YWNjZXNzaW9uLW51bT48dXJscz48cmVsYXRlZC11cmxzPjx1cmw+aHR0cHM6Ly93d3cubmNiaS5u
bG0ubmloLmdvdi9wdWJtZWQvMzk1NjY1NjE8L3VybD48L3JlbGF0ZWQtdXJscz48L3VybHM+PGN1
c3RvbTE+RGVjbGFyYXRpb24gb2YgY29tcGV0aW5nIGludGVyZXN0IFRoZSBhdXRob3JzIGRlY2xh
cmUgdGhlIGZvbGxvd2luZyBmaW5hbmNpYWwgaW50ZXJlc3RzL3BlcnNvbmFsIHJlbGF0aW9uc2hp
cHMgd2hpY2ggbWF5IGJlIGNvbnNpZGVyZWQgYXMgcG90ZW50aWFsIGNvbXBldGluZyBpbnRlcmVz
dHM6IEhvbmcgWW9uZyBQZWggcmVwb3J0cyBlcXVpcG1lbnQsIGRydWdzLCBvciBzdXBwbGllcyB3
YXMgcHJvdmlkZWQgYnkgTmF0aW9uYWwgSGVhcnQgTHVuZyBhbmQgQmxvb2QgSW5zdGl0dXRlLiBK
aWFubWluIENoZW4gcmVwb3J0cyBmaW5hbmNpYWwgc3VwcG9ydCB3YXMgcHJvdmlkZWQgYnkgVmVy
c3VzIEFydGhyaXRpcy4gSWYgdGhlcmUgYXJlIG90aGVyIGF1dGhvcnMsIHRoZXkgZGVjbGFyZSB0
aGF0IHRoZXkgaGF2ZSBubyBrbm93biBjb21wZXRpbmcgZmluYW5jaWFsIGludGVyZXN0cyBvciBw
ZXJzb25hbCByZWxhdGlvbnNoaXBzIHRoYXQgY291bGQgaGF2ZSBhcHBlYXJlZCB0byBpbmZsdWVu
Y2UgdGhlIHdvcmsgcmVwb3J0ZWQgaW4gdGhpcyBwYXBlci48L2N1c3RvbTE+PGVsZWN0cm9uaWMt
cmVzb3VyY2UtbnVtPjEwLjEwMTYvai5waGFybXRoZXJhLjIwMjQuMTA4NzUzPC9lbGVjdHJvbmlj
LXJlc291cmNlLW51bT48cmVtb3RlLWRhdGFiYXNlLW5hbWU+TWVkbGluZTwvcmVtb3RlLWRhdGFi
YXNlLW5hbWU+PHJlbW90ZS1kYXRhYmFzZS1wcm92aWRlcj5OTE08L3JlbW90ZS1kYXRhYmFzZS1w
cm92aWRlcj48L3JlY29yZD48L0NpdGU+PC9FbmROb3RlPgB=
</w:fldData>
        </w:fldChar>
      </w:r>
      <w:r w:rsidR="00DA16AA" w:rsidRPr="00F37062">
        <w:rPr>
          <w:rFonts w:ascii="Calibri" w:hAnsi="Calibri" w:cs="Calibri"/>
          <w:sz w:val="20"/>
          <w:szCs w:val="20"/>
        </w:rPr>
        <w:instrText xml:space="preserve"> ADDIN EN.CITE </w:instrText>
      </w:r>
      <w:r w:rsidR="00DA16AA" w:rsidRPr="00F37062">
        <w:rPr>
          <w:rFonts w:ascii="Calibri" w:hAnsi="Calibri" w:cs="Calibri"/>
          <w:sz w:val="20"/>
          <w:szCs w:val="20"/>
        </w:rPr>
        <w:fldChar w:fldCharType="begin">
          <w:fldData xml:space="preserve">PEVuZE5vdGU+PENpdGU+PEF1dGhvcj5QZWg8L0F1dGhvcj48WWVhcj4yMDI1PC9ZZWFyPjxSZWNO
dW0+NDg8L1JlY051bT48RGlzcGxheVRleHQ+PHN0eWxlIGZhY2U9InN1cGVyc2NyaXB0Ij4xPC9z
dHlsZT48L0Rpc3BsYXlUZXh0PjxyZWNvcmQ+PHJlYy1udW1iZXI+NDg8L3JlYy1udW1iZXI+PGZv
cmVpZ24ta2V5cz48a2V5IGFwcD0iRU4iIGRiLWlkPSJheHR0dGF3ZXR0MDlzb2V3dnQzeDU1ZmQ1
ZnRzdjI1eHBzeHYiIHRpbWVzdGFtcD0iMTc1NTc2MjY3OSI+NDg8L2tleT48L2ZvcmVpZ24ta2V5
cz48cmVmLXR5cGUgbmFtZT0iSm91cm5hbCBBcnRpY2xlIj4xNzwvcmVmLXR5cGU+PGNvbnRyaWJ1
dG9ycz48YXV0aG9ycz48YXV0aG9yPlBlaCwgSC4gWS48L2F1dGhvcj48YXV0aG9yPkNoZW4sIEou
PC9hdXRob3I+PC9hdXRob3JzPjwvY29udHJpYnV0b3JzPjxhdXRoLWFkZHJlc3M+SW1tdW5vbG9n
eSBUcmFuc2xhdGlvbmFsIFJlc2VhcmNoIFByb2dyYW1tZSwgWW9uZyBMb28gTGluIFNjaG9vbCBv
ZiBNZWRpY2luZSwgRGVwYXJ0bWVudCBvZiBQaGFybWFjb2xvZ3ksIFNpbmdhcG9yZTsgSW1tdW5v
bG9neSBQcm9ncmFtbWUgYW5kIFNpbmdhcG9yZSBMaXBpZG9taWNzIEluY3ViYXRvciAoU0xJTkcp
LCBMaWZlIFNjaWVuY2VzIEluc3RpdHV0ZSwgTmF0aW9uYWwgVW5pdmVyc2l0eSBvZiBTaW5nYXBv
cmUsIFNpbmdhcG9yZTsgUHVsbW9uYXJ5IGFuZCBDcml0aWNhbCBDYXJlIE1lZGljaW5lIERpdmlz
aW9uLCBEZXBhcnRtZW50IG9mIE1lZGljaW5lLCBCcmlnaGFtIGFuZCBXb21lbiZhcG9zO3MgSG9z
cGl0YWwgYW5kIEhhcnZhcmQgTWVkaWNhbCBTY2hvb2wsIEJvc3RvbiwgTUEgMDIxMTUsIFVTQS4g
RWxlY3Ryb25pYyBhZGRyZXNzOiBoeXBlaEBudXMuZWR1LnNnLiYjeEQ7V2lsbGlhbSBIYXJ2ZXkg
UmVzZWFyY2ggSW5zdGl0dXRlLCBRdWVlbiBNYXJ5IFVuaXZlcnNpdHkgb2YgTG9uZG9uLCBMb25k
b24sIFVuaXRlZCBLaW5nZG9tOyBDZW50cmUgZm9yIGluZmxhbW1hdGlvbiBhbmQgVGhlcmFwZXV0
aWMgSW5ub3ZhdGlvbiwgUXVlZW4gTWFyeSBVbml2ZXJzaXR5IG9mIExvbmRvbiwgTG9uZG9uLCBV
bml0ZWQgS2luZ2RvbS48L2F1dGgtYWRkcmVzcz48dGl0bGVzPjx0aXRsZT5Qcm8tcmVzb2x2aW5n
IGxpcGlkIG1lZGlhdG9ycyBhbmQgdGhlcmFwZXV0aWMgaW5ub3ZhdGlvbnMgaW4gcmVzb2x1dGlv
biBvZiBpbmZsYW1tYXRpb248L3RpdGxlPjxzZWNvbmRhcnktdGl0bGU+UGhhcm1hY29sIFRoZXI8
L3NlY29uZGFyeS10aXRsZT48L3RpdGxlcz48cGVyaW9kaWNhbD48ZnVsbC10aXRsZT5QaGFybWFj
b2wgVGhlcjwvZnVsbC10aXRsZT48L3BlcmlvZGljYWw+PHBhZ2VzPjEwODc1MzwvcGFnZXM+PHZv
bHVtZT4yNjU8L3ZvbHVtZT48ZWRpdGlvbj4yMDI0MTExODwvZWRpdGlvbj48a2V5d29yZHM+PGtl
eXdvcmQ+SHVtYW5zPC9rZXl3b3JkPjxrZXl3b3JkPipJbmZsYW1tYXRpb24vZHJ1ZyB0aGVyYXB5
L21ldGFib2xpc208L2tleXdvcmQ+PGtleXdvcmQ+QW5pbWFsczwva2V5d29yZD48a2V5d29yZD5B
bnRpLUluZmxhbW1hdG9yeSBBZ2VudHMvdGhlcmFwZXV0aWMgdXNlL3BoYXJtYWNvbG9neTwva2V5
d29yZD48a2V5d29yZD5JbmZsYW1tYXRpb24gTWVkaWF0b3JzL21ldGFib2xpc208L2tleXdvcmQ+
PGtleXdvcmQ+QXAxMTg5PC9rZXl3b3JkPjxrZXl3b3JkPkFuZ2lvdGVuc2luLSgxLTcpPC9rZXl3
b3JkPjxrZXl3b3JkPkZQUjIgYWdvbmlzdHM8L2tleXdvcmQ+PGtleXdvcmQ+R29sZCBuYW5vcGFy
dGljbGVzPC9rZXl3b3JkPjxrZXl3b3JkPkluZmxhbW1hdG9yeSBkaXNlYXNlczwva2V5d29yZD48
a2V5d29yZD5TcGVjaWFsaXplZCBwcm8tcmVzb2x2aW5nIG1lZGlhdG9ycyBtaW1ldGljczwva2V5
d29yZD48L2tleXdvcmRzPjxkYXRlcz48eWVhcj4yMDI1PC95ZWFyPjxwdWItZGF0ZXM+PGRhdGU+
SmFuPC9kYXRlPjwvcHViLWRhdGVzPjwvZGF0ZXM+PGlzYm4+MTg3OS0wMTZYIChFbGVjdHJvbmlj
KSYjeEQ7MDE2My03MjU4IChMaW5raW5nKTwvaXNibj48YWNjZXNzaW9uLW51bT4zOTU2NjU2MTwv
YWNjZXNzaW9uLW51bT48dXJscz48cmVsYXRlZC11cmxzPjx1cmw+aHR0cHM6Ly93d3cubmNiaS5u
bG0ubmloLmdvdi9wdWJtZWQvMzk1NjY1NjE8L3VybD48L3JlbGF0ZWQtdXJscz48L3VybHM+PGN1
c3RvbTE+RGVjbGFyYXRpb24gb2YgY29tcGV0aW5nIGludGVyZXN0IFRoZSBhdXRob3JzIGRlY2xh
cmUgdGhlIGZvbGxvd2luZyBmaW5hbmNpYWwgaW50ZXJlc3RzL3BlcnNvbmFsIHJlbGF0aW9uc2hp
cHMgd2hpY2ggbWF5IGJlIGNvbnNpZGVyZWQgYXMgcG90ZW50aWFsIGNvbXBldGluZyBpbnRlcmVz
dHM6IEhvbmcgWW9uZyBQZWggcmVwb3J0cyBlcXVpcG1lbnQsIGRydWdzLCBvciBzdXBwbGllcyB3
YXMgcHJvdmlkZWQgYnkgTmF0aW9uYWwgSGVhcnQgTHVuZyBhbmQgQmxvb2QgSW5zdGl0dXRlLiBK
aWFubWluIENoZW4gcmVwb3J0cyBmaW5hbmNpYWwgc3VwcG9ydCB3YXMgcHJvdmlkZWQgYnkgVmVy
c3VzIEFydGhyaXRpcy4gSWYgdGhlcmUgYXJlIG90aGVyIGF1dGhvcnMsIHRoZXkgZGVjbGFyZSB0
aGF0IHRoZXkgaGF2ZSBubyBrbm93biBjb21wZXRpbmcgZmluYW5jaWFsIGludGVyZXN0cyBvciBw
ZXJzb25hbCByZWxhdGlvbnNoaXBzIHRoYXQgY291bGQgaGF2ZSBhcHBlYXJlZCB0byBpbmZsdWVu
Y2UgdGhlIHdvcmsgcmVwb3J0ZWQgaW4gdGhpcyBwYXBlci48L2N1c3RvbTE+PGVsZWN0cm9uaWMt
cmVzb3VyY2UtbnVtPjEwLjEwMTYvai5waGFybXRoZXJhLjIwMjQuMTA4NzUzPC9lbGVjdHJvbmlj
LXJlc291cmNlLW51bT48cmVtb3RlLWRhdGFiYXNlLW5hbWU+TWVkbGluZTwvcmVtb3RlLWRhdGFi
YXNlLW5hbWU+PHJlbW90ZS1kYXRhYmFzZS1wcm92aWRlcj5OTE08L3JlbW90ZS1kYXRhYmFzZS1w
cm92aWRlcj48L3JlY29yZD48L0NpdGU+PC9FbmROb3RlPgB=
</w:fldData>
        </w:fldChar>
      </w:r>
      <w:r w:rsidR="00DA16AA" w:rsidRPr="00F37062">
        <w:rPr>
          <w:rFonts w:ascii="Calibri" w:hAnsi="Calibri" w:cs="Calibri"/>
          <w:sz w:val="20"/>
          <w:szCs w:val="20"/>
        </w:rPr>
        <w:instrText xml:space="preserve"> ADDIN EN.CITE.DATA </w:instrText>
      </w:r>
      <w:r w:rsidR="00DA16AA" w:rsidRPr="00F37062">
        <w:rPr>
          <w:rFonts w:ascii="Calibri" w:hAnsi="Calibri" w:cs="Calibri"/>
          <w:sz w:val="20"/>
          <w:szCs w:val="20"/>
        </w:rPr>
      </w:r>
      <w:r w:rsidR="00DA16AA" w:rsidRPr="00F37062">
        <w:rPr>
          <w:rFonts w:ascii="Calibri" w:hAnsi="Calibri" w:cs="Calibri"/>
          <w:sz w:val="20"/>
          <w:szCs w:val="20"/>
        </w:rPr>
        <w:fldChar w:fldCharType="end"/>
      </w:r>
      <w:r w:rsidR="00DA16AA" w:rsidRPr="00F37062">
        <w:rPr>
          <w:rFonts w:ascii="Calibri" w:hAnsi="Calibri" w:cs="Calibri"/>
          <w:sz w:val="20"/>
          <w:szCs w:val="20"/>
        </w:rPr>
      </w:r>
      <w:r w:rsidR="00DA16AA" w:rsidRPr="00F37062">
        <w:rPr>
          <w:rFonts w:ascii="Calibri" w:hAnsi="Calibri" w:cs="Calibri"/>
          <w:sz w:val="20"/>
          <w:szCs w:val="20"/>
        </w:rPr>
        <w:fldChar w:fldCharType="separate"/>
      </w:r>
      <w:r w:rsidR="00DA16AA" w:rsidRPr="00F37062">
        <w:rPr>
          <w:rFonts w:ascii="Calibri" w:hAnsi="Calibri" w:cs="Calibri"/>
          <w:noProof/>
          <w:sz w:val="20"/>
          <w:szCs w:val="20"/>
          <w:vertAlign w:val="superscript"/>
        </w:rPr>
        <w:t>1</w:t>
      </w:r>
      <w:r w:rsidR="00DA16AA" w:rsidRPr="00F37062">
        <w:rPr>
          <w:rFonts w:ascii="Calibri" w:hAnsi="Calibri" w:cs="Calibri"/>
          <w:sz w:val="20"/>
          <w:szCs w:val="20"/>
        </w:rPr>
        <w:fldChar w:fldCharType="end"/>
      </w:r>
      <w:r w:rsidR="00DA16AA" w:rsidRPr="00F37062">
        <w:rPr>
          <w:rFonts w:ascii="Calibri" w:hAnsi="Calibri" w:cs="Calibri"/>
          <w:sz w:val="20"/>
          <w:szCs w:val="20"/>
        </w:rPr>
        <w:t>. In GDM, this resolution process may be impaired, sustaining inflammation and metabolic dysfunction in systematically and across tissue types</w:t>
      </w:r>
      <w:r w:rsidR="00F53412" w:rsidRPr="00F37062">
        <w:rPr>
          <w:rFonts w:ascii="Calibri" w:hAnsi="Calibri" w:cs="Calibri"/>
          <w:sz w:val="20"/>
          <w:szCs w:val="20"/>
        </w:rPr>
        <w:fldChar w:fldCharType="begin">
          <w:fldData xml:space="preserve">PEVuZE5vdGU+PENpdGU+PEF1dGhvcj5XYXRraW5zPC9BdXRob3I+PFllYXI+MjAyMzwvWWVhcj48
UmVjTnVtPjUwPC9SZWNOdW0+PERpc3BsYXlUZXh0PjxzdHlsZSBmYWNlPSJzdXBlcnNjcmlwdCI+
Mjwvc3R5bGU+PC9EaXNwbGF5VGV4dD48cmVjb3JkPjxyZWMtbnVtYmVyPjUwPC9yZWMtbnVtYmVy
Pjxmb3JlaWduLWtleXM+PGtleSBhcHA9IkVOIiBkYi1pZD0iYXh0dHRhd2V0dDA5c29ld3Z0M3g1
NWZkNWZ0c3YyNXhwc3h2IiB0aW1lc3RhbXA9IjE3NTc0NzU0MzkiPjUwPC9rZXk+PC9mb3JlaWdu
LWtleXM+PHJlZi10eXBlIG5hbWU9IkpvdXJuYWwgQXJ0aWNsZSI+MTc8L3JlZi10eXBlPjxjb250
cmlidXRvcnM+PGF1dGhvcnM+PGF1dGhvcj5XYXRraW5zLCBPLiBDLjwvYXV0aG9yPjxhdXRob3I+
UGlsbGFpLCBSLiBBLjwvYXV0aG9yPjxhdXRob3I+U2VsdmFtLCBQLjwvYXV0aG9yPjxhdXRob3I+
WW9uZywgSC4gRS4gSi48L2F1dGhvcj48YXV0aG9yPkNyYWNrbmVsbC1IYXpyYSwgVi4gSy4gQi48
L2F1dGhvcj48YXV0aG9yPlNoYXJtYSwgTi48L2F1dGhvcj48YXV0aG9yPkNhemVuYXZlLUdhc3Np
b3QsIEEuPC9hdXRob3I+PGF1dGhvcj5CZW5kdCwgQS4gSy48L2F1dGhvcj48YXV0aG9yPkdvZGZy
ZXksIEsuIE0uPC9hdXRob3I+PGF1dGhvcj5MZXdpcywgUi4gTS48L2F1dGhvcj48YXV0aG9yPldl
bmssIE0uIFIuPC9hdXRob3I+PGF1dGhvcj5DaGFuLCBTLiBZLjwvYXV0aG9yPjwvYXV0aG9ycz48
L2NvbnRyaWJ1dG9ycz48YXV0aC1hZGRyZXNzPkRlcGFydG1lbnQgb2YgT2JzdGV0cmljcyBhbmQg
R3luYWVjb2xvZ3ksIFlvbmcgTG9vIExpbiBTY2hvb2wgb2YgTWVkaWNpbmUsIE5hdGlvbmFsIFVu
aXZlcnNpdHkgb2YgU2luZ2Fwb3JlLCBTaW5nYXBvcmUuJiN4RDtTaW5nYXBvcmUgSW5zdGl0dXRl
IGZvciBDbGluaWNhbCBTY2llbmNlcywgQWdlbmN5IGZvciBTY2llbmNlLCBUZWNobm9sb2d5IGFu
ZCBSZXNlYXJjaCwgU2luZ2Fwb3JlLiYjeEQ7TVJDIExpZmVjb3Vyc2UgRXBpZGVtaW9sb2d5IENl
bnRyZSBhbmQgTklIUiBTb3V0aGFtcHRvbiBCaW9tZWRpY2FsIFJlc2VhcmNoIENlbnRyZSwgVW5p
dmVyc2l0eSBvZiBTb3V0aGFtcHRvbiBhbmQgVW5pdmVyc2l0eSBIb3NwaXRhbCBTb3V0aGFtcHRv
biBOSFMgRm91bmRhdGlvbiBUcnVzdCwgVUsuJiN4RDtEZXBhcnRtZW50IG9mIEJpb2NoZW1pc3Ry
eSwgWW9uZyBMb28gTGluIFNjaG9vbCBvZiBNZWRpY2luZSBhbmQgUHJlY2lzaW9uIE1lZGljaW5l
IFRSUCwgTmF0aW9uYWwgVW5pdmVyc2l0eSBvZiBTaW5nYXBvcmUsIFNpbmdhcG9yZS4mI3hEO1Np
bmdhcG9yZSBMaXBpZG9taWNzIEluY3ViYXRvciwgTGlmZSBTY2llbmNlcyBJbnN0aXR1dGUsIE5h
dGlvbmFsIFVuaXZlcnNpdHkgb2YgU2luZ2Fwb3JlLCBTaW5nYXBvcmUuPC9hdXRoLWFkZHJlc3M+
PHRpdGxlcz48dGl0bGU+TXlvLWlub3NpdG9sIGFsdGVycyB0aGUgZWZmZWN0cyBvZiBnbHVjb3Nl
LCBsZXB0aW4gYW5kIGluc3VsaW4gb24gcGxhY2VudGFsIHBhbG1pdGljIGFjaWQgYW5kIG9sZWlj
IGFjaWQgbWV0YWJvbGlzbTwvdGl0bGU+PHNlY29uZGFyeS10aXRsZT5KIFBoeXNpb2w8L3NlY29u
ZGFyeS10aXRsZT48L3RpdGxlcz48cGVyaW9kaWNhbD48ZnVsbC10aXRsZT5KIFBoeXNpb2w8L2Z1
bGwtdGl0bGU+PC9wZXJpb2RpY2FsPjxwYWdlcz40MTUxLTQxNjk8L3BhZ2VzPjx2b2x1bWU+NjAx
PC92b2x1bWU+PG51bWJlcj4xODwvbnVtYmVyPjxlZGl0aW9uPjIwMjMwODIxPC9lZGl0aW9uPjxr
ZXl3b3Jkcz48a2V5d29yZD5QcmVnbmFuY3k8L2tleXdvcmQ+PGtleXdvcmQ+RmVtYWxlPC9rZXl3
b3JkPjxrZXl3b3JkPkh1bWFuczwva2V5d29yZD48a2V5d29yZD4qSW5zdWxpbjwva2V5d29yZD48
a2V5d29yZD5PbGVpYyBBY2lkL3BoYXJtYWNvbG9neTwva2V5d29yZD48a2V5d29yZD5QYWxtaXRp
YyBBY2lkL3BoYXJtYWNvbG9neTwva2V5d29yZD48a2V5d29yZD5QaG9zcGhhdGlkeWxldGhhbm9s
YW1pbmVzPC9rZXl3b3JkPjxrZXl3b3JkPkxlcHRpbi9waGFybWFjb2xvZ3k8L2tleXdvcmQ+PGtl
eXdvcmQ+KkRpYWJldGVzLCBHZXN0YXRpb25hbDwva2V5d29yZD48a2V5d29yZD5QbGFjZW50YTwv
a2V5d29yZD48a2V5d29yZD5HbHVjb3NlL3BoYXJtYWNvbG9neTwva2V5d29yZD48a2V5d29yZD5i
ZXRhLW94aWRhdGlvbjwva2V5d29yZD48a2V5d29yZD5mYXR0eSBhY2lkPC9rZXl3b3JkPjxrZXl3
b3JkPmZldGFsIHNleDwva2V5d29yZD48a2V5d29yZD5nZXN0YXRpb25hbCBkaWFiZXRlczwva2V5
d29yZD48a2V5d29yZD5wbGFjZW50YWwgbWV0YWJvbGlzbTwva2V5d29yZD48a2V5d29yZD5zdGFi
bGUgaXNvdG9wZTwva2V5d29yZD48L2tleXdvcmRzPjxkYXRlcz48eWVhcj4yMDIzPC95ZWFyPjxw
dWItZGF0ZXM+PGRhdGU+U2VwPC9kYXRlPjwvcHViLWRhdGVzPjwvZGF0ZXM+PGlzYm4+MTQ2OS03
NzkzIChFbGVjdHJvbmljKSYjeEQ7MDAyMi0zNzUxIChQcmludCkmI3hEOzAwMjItMzc1MSAoTGlu
a2luZyk8L2lzYm4+PGFjY2Vzc2lvbi1udW0+Mzc2MDI2NjM8L2FjY2Vzc2lvbi1udW0+PHVybHM+
PHJlbGF0ZWQtdXJscz48dXJsPmh0dHBzOi8vd3d3Lm5jYmkubmxtLm5paC5nb3YvcHVibWVkLzM3
NjAyNjYzPC91cmw+PC9yZWxhdGVkLXVybHM+PC91cmxzPjxjdXN0b20xPlNoaWFvLVluZyBDaGFu
OiBTWUMgaXMgcGFydCBvZiBhbiBhY2FkZW1pYyBjb25zb3J0aXVtIHRoYXQgaGFzIHJlY2VpdmVk
IHJlc2VhcmNoIGZ1bmRpbmcgZnJvbSBTb2NpZXRlIGRlcyBQcm9kdWl0cyBOZXN0bGUgUy5BLiBm
b3Igd29yayB1bnJlbGF0ZWQgdG8gdGhpcyBtYW51c2NyaXB0LCBhbmQgaXMgYSBjby1pbnZlbnRv
ciBvbiBwYXRlbnQgZmlsaW5ncyBieSBOZXN0bGUgUy5BLiB3aGljaCBjb3ZlcnMgdGhlIHVzZSBv
ZiBpbm9zaXRvbCBpbiBodW1hbiBoZWFsdGggYXBwbGljYXRpb25zIGJ1dCB3aGljaCBkbyBub3Qg
ZHJhdyBvbiB0aGUgd29yayBpbiB0aGlzIG1hbnVzY3JpcHQuIEtlaXRoIE0uIEdvZGZyZXk6IEtN
RyBpcyBwYXJ0IG9mIGFuIGFjYWRlbWljIGNvbnNvcnRpdW0gdGhhdCBoYXMgcmVjZWl2ZWQgcmVz
ZWFyY2ggZnVuZGluZyBmcm9tIFNvY2lldGUgZGVzIFByb2R1aXRzIE5lc3RsZSBTLkEuIGZvciB3
b3JrIHVucmVsYXRlZCB0byB0aGlzIG1hbnVzY3JpcHQsIGFuZCBpcyBhIGNvLWludmVudG9yIG9u
IHBhdGVudCBmaWxpbmdzIGJ5IE5lc3RsZSBTLkEuIHdoaWNoIGNvdmVycyB0aGUgdXNlIG9mIGlu
b3NpdG9sIGluIGh1bWFuIGhlYWx0aCBhcHBsaWNhdGlvbnMgYnV0IHdoaWNoIGRvIG5vdCBkcmF3
IG9uIHRoZSB3b3JrIGluIHRoaXMgbWFudXNjcmlwdC4gSGUgaGFzIHJlY2VpdmVkIHJlaW1idXJz
ZW1lbnQgZm9yIHNwZWFraW5nIGF0IGNvbmZlcmVuY2VzIHNwb25zb3JlZCBieSBjb21wYW5pZXMg
c2VsbGluZyBudXRyaXRpb25hbCBwcm9kdWN0cy48L2N1c3RvbTE+PGN1c3RvbTI+UE1DMTA5NTIy
NTI8L2N1c3RvbTI+PGVsZWN0cm9uaWMtcmVzb3VyY2UtbnVtPjEwLjExMTMvSlAyODUwMzY8L2Vs
ZWN0cm9uaWMtcmVzb3VyY2UtbnVtPjxyZW1vdGUtZGF0YWJhc2UtbmFtZT5NZWRsaW5lPC9yZW1v
dGUtZGF0YWJhc2UtbmFtZT48cmVtb3RlLWRhdGFiYXNlLXByb3ZpZGVyPk5MTTwvcmVtb3RlLWRh
dGFiYXNlLXByb3ZpZGVyPjwvcmVjb3JkPjwvQ2l0ZT48L0VuZE5vdGU+
</w:fldData>
        </w:fldChar>
      </w:r>
      <w:r w:rsidR="00F53412" w:rsidRPr="00F37062">
        <w:rPr>
          <w:rFonts w:ascii="Calibri" w:hAnsi="Calibri" w:cs="Calibri"/>
          <w:sz w:val="20"/>
          <w:szCs w:val="20"/>
        </w:rPr>
        <w:instrText xml:space="preserve"> ADDIN EN.CITE </w:instrText>
      </w:r>
      <w:r w:rsidR="00F53412" w:rsidRPr="00F37062">
        <w:rPr>
          <w:rFonts w:ascii="Calibri" w:hAnsi="Calibri" w:cs="Calibri"/>
          <w:sz w:val="20"/>
          <w:szCs w:val="20"/>
        </w:rPr>
        <w:fldChar w:fldCharType="begin">
          <w:fldData xml:space="preserve">PEVuZE5vdGU+PENpdGU+PEF1dGhvcj5XYXRraW5zPC9BdXRob3I+PFllYXI+MjAyMzwvWWVhcj48
UmVjTnVtPjUwPC9SZWNOdW0+PERpc3BsYXlUZXh0PjxzdHlsZSBmYWNlPSJzdXBlcnNjcmlwdCI+
Mjwvc3R5bGU+PC9EaXNwbGF5VGV4dD48cmVjb3JkPjxyZWMtbnVtYmVyPjUwPC9yZWMtbnVtYmVy
Pjxmb3JlaWduLWtleXM+PGtleSBhcHA9IkVOIiBkYi1pZD0iYXh0dHRhd2V0dDA5c29ld3Z0M3g1
NWZkNWZ0c3YyNXhwc3h2IiB0aW1lc3RhbXA9IjE3NTc0NzU0MzkiPjUwPC9rZXk+PC9mb3JlaWdu
LWtleXM+PHJlZi10eXBlIG5hbWU9IkpvdXJuYWwgQXJ0aWNsZSI+MTc8L3JlZi10eXBlPjxjb250
cmlidXRvcnM+PGF1dGhvcnM+PGF1dGhvcj5XYXRraW5zLCBPLiBDLjwvYXV0aG9yPjxhdXRob3I+
UGlsbGFpLCBSLiBBLjwvYXV0aG9yPjxhdXRob3I+U2VsdmFtLCBQLjwvYXV0aG9yPjxhdXRob3I+
WW9uZywgSC4gRS4gSi48L2F1dGhvcj48YXV0aG9yPkNyYWNrbmVsbC1IYXpyYSwgVi4gSy4gQi48
L2F1dGhvcj48YXV0aG9yPlNoYXJtYSwgTi48L2F1dGhvcj48YXV0aG9yPkNhemVuYXZlLUdhc3Np
b3QsIEEuPC9hdXRob3I+PGF1dGhvcj5CZW5kdCwgQS4gSy48L2F1dGhvcj48YXV0aG9yPkdvZGZy
ZXksIEsuIE0uPC9hdXRob3I+PGF1dGhvcj5MZXdpcywgUi4gTS48L2F1dGhvcj48YXV0aG9yPldl
bmssIE0uIFIuPC9hdXRob3I+PGF1dGhvcj5DaGFuLCBTLiBZLjwvYXV0aG9yPjwvYXV0aG9ycz48
L2NvbnRyaWJ1dG9ycz48YXV0aC1hZGRyZXNzPkRlcGFydG1lbnQgb2YgT2JzdGV0cmljcyBhbmQg
R3luYWVjb2xvZ3ksIFlvbmcgTG9vIExpbiBTY2hvb2wgb2YgTWVkaWNpbmUsIE5hdGlvbmFsIFVu
aXZlcnNpdHkgb2YgU2luZ2Fwb3JlLCBTaW5nYXBvcmUuJiN4RDtTaW5nYXBvcmUgSW5zdGl0dXRl
IGZvciBDbGluaWNhbCBTY2llbmNlcywgQWdlbmN5IGZvciBTY2llbmNlLCBUZWNobm9sb2d5IGFu
ZCBSZXNlYXJjaCwgU2luZ2Fwb3JlLiYjeEQ7TVJDIExpZmVjb3Vyc2UgRXBpZGVtaW9sb2d5IENl
bnRyZSBhbmQgTklIUiBTb3V0aGFtcHRvbiBCaW9tZWRpY2FsIFJlc2VhcmNoIENlbnRyZSwgVW5p
dmVyc2l0eSBvZiBTb3V0aGFtcHRvbiBhbmQgVW5pdmVyc2l0eSBIb3NwaXRhbCBTb3V0aGFtcHRv
biBOSFMgRm91bmRhdGlvbiBUcnVzdCwgVUsuJiN4RDtEZXBhcnRtZW50IG9mIEJpb2NoZW1pc3Ry
eSwgWW9uZyBMb28gTGluIFNjaG9vbCBvZiBNZWRpY2luZSBhbmQgUHJlY2lzaW9uIE1lZGljaW5l
IFRSUCwgTmF0aW9uYWwgVW5pdmVyc2l0eSBvZiBTaW5nYXBvcmUsIFNpbmdhcG9yZS4mI3hEO1Np
bmdhcG9yZSBMaXBpZG9taWNzIEluY3ViYXRvciwgTGlmZSBTY2llbmNlcyBJbnN0aXR1dGUsIE5h
dGlvbmFsIFVuaXZlcnNpdHkgb2YgU2luZ2Fwb3JlLCBTaW5nYXBvcmUuPC9hdXRoLWFkZHJlc3M+
PHRpdGxlcz48dGl0bGU+TXlvLWlub3NpdG9sIGFsdGVycyB0aGUgZWZmZWN0cyBvZiBnbHVjb3Nl
LCBsZXB0aW4gYW5kIGluc3VsaW4gb24gcGxhY2VudGFsIHBhbG1pdGljIGFjaWQgYW5kIG9sZWlj
IGFjaWQgbWV0YWJvbGlzbTwvdGl0bGU+PHNlY29uZGFyeS10aXRsZT5KIFBoeXNpb2w8L3NlY29u
ZGFyeS10aXRsZT48L3RpdGxlcz48cGVyaW9kaWNhbD48ZnVsbC10aXRsZT5KIFBoeXNpb2w8L2Z1
bGwtdGl0bGU+PC9wZXJpb2RpY2FsPjxwYWdlcz40MTUxLTQxNjk8L3BhZ2VzPjx2b2x1bWU+NjAx
PC92b2x1bWU+PG51bWJlcj4xODwvbnVtYmVyPjxlZGl0aW9uPjIwMjMwODIxPC9lZGl0aW9uPjxr
ZXl3b3Jkcz48a2V5d29yZD5QcmVnbmFuY3k8L2tleXdvcmQ+PGtleXdvcmQ+RmVtYWxlPC9rZXl3
b3JkPjxrZXl3b3JkPkh1bWFuczwva2V5d29yZD48a2V5d29yZD4qSW5zdWxpbjwva2V5d29yZD48
a2V5d29yZD5PbGVpYyBBY2lkL3BoYXJtYWNvbG9neTwva2V5d29yZD48a2V5d29yZD5QYWxtaXRp
YyBBY2lkL3BoYXJtYWNvbG9neTwva2V5d29yZD48a2V5d29yZD5QaG9zcGhhdGlkeWxldGhhbm9s
YW1pbmVzPC9rZXl3b3JkPjxrZXl3b3JkPkxlcHRpbi9waGFybWFjb2xvZ3k8L2tleXdvcmQ+PGtl
eXdvcmQ+KkRpYWJldGVzLCBHZXN0YXRpb25hbDwva2V5d29yZD48a2V5d29yZD5QbGFjZW50YTwv
a2V5d29yZD48a2V5d29yZD5HbHVjb3NlL3BoYXJtYWNvbG9neTwva2V5d29yZD48a2V5d29yZD5i
ZXRhLW94aWRhdGlvbjwva2V5d29yZD48a2V5d29yZD5mYXR0eSBhY2lkPC9rZXl3b3JkPjxrZXl3
b3JkPmZldGFsIHNleDwva2V5d29yZD48a2V5d29yZD5nZXN0YXRpb25hbCBkaWFiZXRlczwva2V5
d29yZD48a2V5d29yZD5wbGFjZW50YWwgbWV0YWJvbGlzbTwva2V5d29yZD48a2V5d29yZD5zdGFi
bGUgaXNvdG9wZTwva2V5d29yZD48L2tleXdvcmRzPjxkYXRlcz48eWVhcj4yMDIzPC95ZWFyPjxw
dWItZGF0ZXM+PGRhdGU+U2VwPC9kYXRlPjwvcHViLWRhdGVzPjwvZGF0ZXM+PGlzYm4+MTQ2OS03
NzkzIChFbGVjdHJvbmljKSYjeEQ7MDAyMi0zNzUxIChQcmludCkmI3hEOzAwMjItMzc1MSAoTGlu
a2luZyk8L2lzYm4+PGFjY2Vzc2lvbi1udW0+Mzc2MDI2NjM8L2FjY2Vzc2lvbi1udW0+PHVybHM+
PHJlbGF0ZWQtdXJscz48dXJsPmh0dHBzOi8vd3d3Lm5jYmkubmxtLm5paC5nb3YvcHVibWVkLzM3
NjAyNjYzPC91cmw+PC9yZWxhdGVkLXVybHM+PC91cmxzPjxjdXN0b20xPlNoaWFvLVluZyBDaGFu
OiBTWUMgaXMgcGFydCBvZiBhbiBhY2FkZW1pYyBjb25zb3J0aXVtIHRoYXQgaGFzIHJlY2VpdmVk
IHJlc2VhcmNoIGZ1bmRpbmcgZnJvbSBTb2NpZXRlIGRlcyBQcm9kdWl0cyBOZXN0bGUgUy5BLiBm
b3Igd29yayB1bnJlbGF0ZWQgdG8gdGhpcyBtYW51c2NyaXB0LCBhbmQgaXMgYSBjby1pbnZlbnRv
ciBvbiBwYXRlbnQgZmlsaW5ncyBieSBOZXN0bGUgUy5BLiB3aGljaCBjb3ZlcnMgdGhlIHVzZSBv
ZiBpbm9zaXRvbCBpbiBodW1hbiBoZWFsdGggYXBwbGljYXRpb25zIGJ1dCB3aGljaCBkbyBub3Qg
ZHJhdyBvbiB0aGUgd29yayBpbiB0aGlzIG1hbnVzY3JpcHQuIEtlaXRoIE0uIEdvZGZyZXk6IEtN
RyBpcyBwYXJ0IG9mIGFuIGFjYWRlbWljIGNvbnNvcnRpdW0gdGhhdCBoYXMgcmVjZWl2ZWQgcmVz
ZWFyY2ggZnVuZGluZyBmcm9tIFNvY2lldGUgZGVzIFByb2R1aXRzIE5lc3RsZSBTLkEuIGZvciB3
b3JrIHVucmVsYXRlZCB0byB0aGlzIG1hbnVzY3JpcHQsIGFuZCBpcyBhIGNvLWludmVudG9yIG9u
IHBhdGVudCBmaWxpbmdzIGJ5IE5lc3RsZSBTLkEuIHdoaWNoIGNvdmVycyB0aGUgdXNlIG9mIGlu
b3NpdG9sIGluIGh1bWFuIGhlYWx0aCBhcHBsaWNhdGlvbnMgYnV0IHdoaWNoIGRvIG5vdCBkcmF3
IG9uIHRoZSB3b3JrIGluIHRoaXMgbWFudXNjcmlwdC4gSGUgaGFzIHJlY2VpdmVkIHJlaW1idXJz
ZW1lbnQgZm9yIHNwZWFraW5nIGF0IGNvbmZlcmVuY2VzIHNwb25zb3JlZCBieSBjb21wYW5pZXMg
c2VsbGluZyBudXRyaXRpb25hbCBwcm9kdWN0cy48L2N1c3RvbTE+PGN1c3RvbTI+UE1DMTA5NTIy
NTI8L2N1c3RvbTI+PGVsZWN0cm9uaWMtcmVzb3VyY2UtbnVtPjEwLjExMTMvSlAyODUwMzY8L2Vs
ZWN0cm9uaWMtcmVzb3VyY2UtbnVtPjxyZW1vdGUtZGF0YWJhc2UtbmFtZT5NZWRsaW5lPC9yZW1v
dGUtZGF0YWJhc2UtbmFtZT48cmVtb3RlLWRhdGFiYXNlLXByb3ZpZGVyPk5MTTwvcmVtb3RlLWRh
dGFiYXNlLXByb3ZpZGVyPjwvcmVjb3JkPjwvQ2l0ZT48L0VuZE5vdGU+
</w:fldData>
        </w:fldChar>
      </w:r>
      <w:r w:rsidR="00F53412" w:rsidRPr="00F37062">
        <w:rPr>
          <w:rFonts w:ascii="Calibri" w:hAnsi="Calibri" w:cs="Calibri"/>
          <w:sz w:val="20"/>
          <w:szCs w:val="20"/>
        </w:rPr>
        <w:instrText xml:space="preserve"> ADDIN EN.CITE.DATA </w:instrText>
      </w:r>
      <w:r w:rsidR="00F53412" w:rsidRPr="00F37062">
        <w:rPr>
          <w:rFonts w:ascii="Calibri" w:hAnsi="Calibri" w:cs="Calibri"/>
          <w:sz w:val="20"/>
          <w:szCs w:val="20"/>
        </w:rPr>
      </w:r>
      <w:r w:rsidR="00F53412" w:rsidRPr="00F37062">
        <w:rPr>
          <w:rFonts w:ascii="Calibri" w:hAnsi="Calibri" w:cs="Calibri"/>
          <w:sz w:val="20"/>
          <w:szCs w:val="20"/>
        </w:rPr>
        <w:fldChar w:fldCharType="end"/>
      </w:r>
      <w:r w:rsidR="00F53412" w:rsidRPr="00F37062">
        <w:rPr>
          <w:rFonts w:ascii="Calibri" w:hAnsi="Calibri" w:cs="Calibri"/>
          <w:sz w:val="20"/>
          <w:szCs w:val="20"/>
        </w:rPr>
      </w:r>
      <w:r w:rsidR="00F53412" w:rsidRPr="00F37062">
        <w:rPr>
          <w:rFonts w:ascii="Calibri" w:hAnsi="Calibri" w:cs="Calibri"/>
          <w:sz w:val="20"/>
          <w:szCs w:val="20"/>
        </w:rPr>
        <w:fldChar w:fldCharType="separate"/>
      </w:r>
      <w:r w:rsidR="00F53412" w:rsidRPr="00F37062">
        <w:rPr>
          <w:rFonts w:ascii="Calibri" w:hAnsi="Calibri" w:cs="Calibri"/>
          <w:noProof/>
          <w:sz w:val="20"/>
          <w:szCs w:val="20"/>
          <w:vertAlign w:val="superscript"/>
        </w:rPr>
        <w:t>2</w:t>
      </w:r>
      <w:r w:rsidR="00F53412" w:rsidRPr="00F37062">
        <w:rPr>
          <w:rFonts w:ascii="Calibri" w:hAnsi="Calibri" w:cs="Calibri"/>
          <w:sz w:val="20"/>
          <w:szCs w:val="20"/>
        </w:rPr>
        <w:fldChar w:fldCharType="end"/>
      </w:r>
      <w:r w:rsidR="00DA16AA" w:rsidRPr="00F37062">
        <w:rPr>
          <w:rFonts w:ascii="Calibri" w:hAnsi="Calibri" w:cs="Calibri"/>
          <w:sz w:val="20"/>
          <w:szCs w:val="20"/>
        </w:rPr>
        <w:t xml:space="preserve">. </w:t>
      </w:r>
    </w:p>
    <w:p w14:paraId="3BF6F161" w14:textId="3F78055C" w:rsidR="00711813" w:rsidRPr="00F37062" w:rsidRDefault="00711813" w:rsidP="00711813">
      <w:pPr>
        <w:jc w:val="both"/>
        <w:rPr>
          <w:rFonts w:ascii="Calibri" w:hAnsi="Calibri" w:cs="Calibri"/>
          <w:sz w:val="20"/>
          <w:szCs w:val="20"/>
        </w:rPr>
      </w:pPr>
      <w:r w:rsidRPr="00F37062">
        <w:rPr>
          <w:rFonts w:ascii="Calibri" w:hAnsi="Calibri" w:cs="Calibri"/>
          <w:b/>
          <w:bCs/>
          <w:sz w:val="20"/>
          <w:szCs w:val="20"/>
        </w:rPr>
        <w:t>Aims</w:t>
      </w:r>
      <w:r w:rsidRPr="00F37062">
        <w:rPr>
          <w:rFonts w:ascii="Calibri" w:hAnsi="Calibri" w:cs="Calibri"/>
          <w:sz w:val="20"/>
          <w:szCs w:val="20"/>
        </w:rPr>
        <w:t xml:space="preserve">. </w:t>
      </w:r>
      <w:r w:rsidR="00DA16AA" w:rsidRPr="00F37062">
        <w:rPr>
          <w:rFonts w:ascii="Calibri" w:hAnsi="Calibri" w:cs="Calibri"/>
          <w:sz w:val="20"/>
          <w:szCs w:val="20"/>
        </w:rPr>
        <w:t>This study investigates differences in placental inflammation-resolution in pregnancies with GDM and higher maternal BMI compared with control uncomplicated pregnancies.</w:t>
      </w:r>
    </w:p>
    <w:p w14:paraId="660E4C3C" w14:textId="2BCAF62D" w:rsidR="00DA16AA" w:rsidRPr="00F37062" w:rsidRDefault="00711813" w:rsidP="00DA16AA">
      <w:pPr>
        <w:jc w:val="both"/>
        <w:rPr>
          <w:rFonts w:ascii="Calibri" w:hAnsi="Calibri" w:cs="Calibri"/>
          <w:sz w:val="20"/>
          <w:szCs w:val="20"/>
        </w:rPr>
      </w:pPr>
      <w:r w:rsidRPr="00F37062">
        <w:rPr>
          <w:rFonts w:ascii="Calibri" w:hAnsi="Calibri" w:cs="Calibri"/>
          <w:b/>
          <w:bCs/>
          <w:sz w:val="20"/>
          <w:szCs w:val="20"/>
        </w:rPr>
        <w:t>Methods</w:t>
      </w:r>
      <w:r w:rsidRPr="00F37062">
        <w:rPr>
          <w:rFonts w:ascii="Calibri" w:hAnsi="Calibri" w:cs="Calibri"/>
          <w:sz w:val="20"/>
          <w:szCs w:val="20"/>
        </w:rPr>
        <w:t xml:space="preserve">. </w:t>
      </w:r>
      <w:r w:rsidR="00DA16AA" w:rsidRPr="00F37062">
        <w:rPr>
          <w:rFonts w:ascii="Calibri" w:hAnsi="Calibri" w:cs="Calibri"/>
          <w:sz w:val="20"/>
          <w:szCs w:val="20"/>
        </w:rPr>
        <w:t xml:space="preserve">Placental villous biopsies were obtained at term elective </w:t>
      </w:r>
      <w:r w:rsidR="007F530D" w:rsidRPr="00F37062">
        <w:rPr>
          <w:rFonts w:ascii="Calibri" w:hAnsi="Calibri" w:cs="Calibri"/>
          <w:sz w:val="20"/>
          <w:szCs w:val="20"/>
        </w:rPr>
        <w:t>cesarean</w:t>
      </w:r>
      <w:r w:rsidR="00DA16AA" w:rsidRPr="00F37062">
        <w:rPr>
          <w:rFonts w:ascii="Calibri" w:hAnsi="Calibri" w:cs="Calibri"/>
          <w:sz w:val="20"/>
          <w:szCs w:val="20"/>
        </w:rPr>
        <w:t xml:space="preserve"> section from women with GDM (n=28) and </w:t>
      </w:r>
      <w:r w:rsidR="00F37062" w:rsidRPr="00F37062">
        <w:rPr>
          <w:rFonts w:ascii="Calibri" w:hAnsi="Calibri" w:cs="Calibri"/>
          <w:sz w:val="20"/>
          <w:szCs w:val="20"/>
        </w:rPr>
        <w:t>normoglycemic</w:t>
      </w:r>
      <w:r w:rsidR="00DA16AA" w:rsidRPr="00F37062">
        <w:rPr>
          <w:rFonts w:ascii="Calibri" w:hAnsi="Calibri" w:cs="Calibri"/>
          <w:sz w:val="20"/>
          <w:szCs w:val="20"/>
        </w:rPr>
        <w:t xml:space="preserve"> controls (n=26). Samples were </w:t>
      </w:r>
      <w:r w:rsidR="00F37062" w:rsidRPr="00F37062">
        <w:rPr>
          <w:rFonts w:ascii="Calibri" w:hAnsi="Calibri" w:cs="Calibri"/>
          <w:sz w:val="20"/>
          <w:szCs w:val="20"/>
        </w:rPr>
        <w:t>homogenized</w:t>
      </w:r>
      <w:r w:rsidR="00DA16AA" w:rsidRPr="00F37062">
        <w:rPr>
          <w:rFonts w:ascii="Calibri" w:hAnsi="Calibri" w:cs="Calibri"/>
          <w:sz w:val="20"/>
          <w:szCs w:val="20"/>
        </w:rPr>
        <w:t xml:space="preserve"> and </w:t>
      </w:r>
      <w:r w:rsidR="00F37062" w:rsidRPr="00F37062">
        <w:rPr>
          <w:rFonts w:ascii="Calibri" w:hAnsi="Calibri" w:cs="Calibri"/>
          <w:sz w:val="20"/>
          <w:szCs w:val="20"/>
        </w:rPr>
        <w:t>analyzed</w:t>
      </w:r>
      <w:r w:rsidR="00DA16AA" w:rsidRPr="00F37062">
        <w:rPr>
          <w:rFonts w:ascii="Calibri" w:hAnsi="Calibri" w:cs="Calibri"/>
          <w:sz w:val="20"/>
          <w:szCs w:val="20"/>
        </w:rPr>
        <w:t xml:space="preserve"> using liquid chromatography–tandem mass spectrometry (LC-MS/MS) metabololipidomics to quantify pro-inflammatory eicosanoids and pro-resolving SPMs. Quantification was adjusted with deuterated internal standard, with MS spectra matched against synthetic standards.</w:t>
      </w:r>
    </w:p>
    <w:p w14:paraId="3925F9B2" w14:textId="3C306A76" w:rsidR="00935947" w:rsidRPr="00F37062" w:rsidRDefault="00711813" w:rsidP="00711813">
      <w:pPr>
        <w:jc w:val="both"/>
        <w:rPr>
          <w:rFonts w:ascii="Calibri" w:hAnsi="Calibri" w:cs="Calibri"/>
          <w:strike/>
          <w:sz w:val="20"/>
          <w:szCs w:val="20"/>
        </w:rPr>
      </w:pPr>
      <w:r w:rsidRPr="00F37062">
        <w:rPr>
          <w:rFonts w:ascii="Calibri" w:hAnsi="Calibri" w:cs="Calibri"/>
          <w:b/>
          <w:bCs/>
          <w:sz w:val="20"/>
          <w:szCs w:val="20"/>
        </w:rPr>
        <w:t>Results</w:t>
      </w:r>
      <w:r w:rsidR="00F064C2" w:rsidRPr="00F37062">
        <w:rPr>
          <w:rFonts w:ascii="Calibri" w:hAnsi="Calibri" w:cs="Calibri"/>
          <w:b/>
          <w:bCs/>
          <w:sz w:val="20"/>
          <w:szCs w:val="20"/>
        </w:rPr>
        <w:t xml:space="preserve"> &amp; Discussion</w:t>
      </w:r>
      <w:r w:rsidRPr="00F37062">
        <w:rPr>
          <w:rFonts w:ascii="Calibri" w:hAnsi="Calibri" w:cs="Calibri"/>
          <w:b/>
          <w:bCs/>
          <w:sz w:val="20"/>
          <w:szCs w:val="20"/>
        </w:rPr>
        <w:t>.</w:t>
      </w:r>
      <w:r w:rsidR="002C0659" w:rsidRPr="00F37062">
        <w:rPr>
          <w:rFonts w:ascii="Calibri" w:hAnsi="Calibri" w:cs="Calibri"/>
          <w:sz w:val="20"/>
          <w:szCs w:val="20"/>
        </w:rPr>
        <w:t xml:space="preserve"> </w:t>
      </w:r>
      <w:r w:rsidR="000C4EA6" w:rsidRPr="00F37062">
        <w:rPr>
          <w:rFonts w:ascii="Calibri" w:hAnsi="Calibri" w:cs="Calibri"/>
          <w:sz w:val="20"/>
          <w:szCs w:val="20"/>
        </w:rPr>
        <w:t xml:space="preserve">Comparing </w:t>
      </w:r>
      <w:r w:rsidR="00F37062" w:rsidRPr="00F37062">
        <w:rPr>
          <w:rFonts w:ascii="Calibri" w:hAnsi="Calibri" w:cs="Calibri"/>
          <w:sz w:val="20"/>
          <w:szCs w:val="20"/>
        </w:rPr>
        <w:t>normoglycemic</w:t>
      </w:r>
      <w:r w:rsidR="000C4EA6" w:rsidRPr="00F37062">
        <w:rPr>
          <w:rFonts w:ascii="Calibri" w:hAnsi="Calibri" w:cs="Calibri"/>
          <w:sz w:val="20"/>
          <w:szCs w:val="20"/>
        </w:rPr>
        <w:t xml:space="preserve"> and GDM pregnancies, GDM placentas showed increased pro-inflammatory eicosanoids (e.g. prostaglandins) and reduced pro-resolving SPMs, including </w:t>
      </w:r>
      <w:proofErr w:type="spellStart"/>
      <w:r w:rsidR="000C4EA6" w:rsidRPr="00F37062">
        <w:rPr>
          <w:rFonts w:ascii="Calibri" w:hAnsi="Calibri" w:cs="Calibri"/>
          <w:sz w:val="20"/>
          <w:szCs w:val="20"/>
        </w:rPr>
        <w:t>maresin</w:t>
      </w:r>
      <w:proofErr w:type="spellEnd"/>
      <w:r w:rsidR="000C4EA6" w:rsidRPr="00F37062">
        <w:rPr>
          <w:rFonts w:ascii="Calibri" w:hAnsi="Calibri" w:cs="Calibri"/>
          <w:sz w:val="20"/>
          <w:szCs w:val="20"/>
        </w:rPr>
        <w:t xml:space="preserve"> and </w:t>
      </w:r>
      <w:proofErr w:type="spellStart"/>
      <w:r w:rsidR="000C4EA6" w:rsidRPr="00F37062">
        <w:rPr>
          <w:rFonts w:ascii="Calibri" w:hAnsi="Calibri" w:cs="Calibri"/>
          <w:sz w:val="20"/>
          <w:szCs w:val="20"/>
        </w:rPr>
        <w:t>protectin</w:t>
      </w:r>
      <w:proofErr w:type="spellEnd"/>
      <w:r w:rsidR="000C4EA6" w:rsidRPr="00F37062">
        <w:rPr>
          <w:rFonts w:ascii="Calibri" w:hAnsi="Calibri" w:cs="Calibri"/>
          <w:sz w:val="20"/>
          <w:szCs w:val="20"/>
        </w:rPr>
        <w:t>. This indicates a heightened inflammatory state with impaired resolution in GDM. Higher maternal BMI was associated with increased pro-inflammatory eicosanoids, particularly leukotrienes, suggesting that elevated maternal BMI exacerbates placental inflammation.</w:t>
      </w:r>
    </w:p>
    <w:p w14:paraId="6D55F5A4" w14:textId="5CFD730D" w:rsidR="00434C38" w:rsidRPr="00F37062" w:rsidRDefault="00F064C2" w:rsidP="00711813">
      <w:pPr>
        <w:jc w:val="both"/>
        <w:rPr>
          <w:rFonts w:ascii="Calibri" w:hAnsi="Calibri" w:cs="Calibri"/>
          <w:sz w:val="20"/>
          <w:szCs w:val="20"/>
        </w:rPr>
      </w:pPr>
      <w:r w:rsidRPr="00F37062">
        <w:rPr>
          <w:rFonts w:ascii="Calibri" w:hAnsi="Calibri" w:cs="Calibri"/>
          <w:b/>
          <w:bCs/>
          <w:sz w:val="20"/>
          <w:szCs w:val="20"/>
        </w:rPr>
        <w:t>Conclusion.</w:t>
      </w:r>
      <w:r w:rsidR="008A69C8" w:rsidRPr="00F37062">
        <w:rPr>
          <w:rFonts w:ascii="Calibri" w:hAnsi="Calibri" w:cs="Calibri"/>
          <w:b/>
          <w:bCs/>
          <w:sz w:val="20"/>
          <w:szCs w:val="20"/>
        </w:rPr>
        <w:t xml:space="preserve"> </w:t>
      </w:r>
      <w:r w:rsidR="00C74BC6" w:rsidRPr="00F37062">
        <w:rPr>
          <w:rFonts w:ascii="Calibri" w:hAnsi="Calibri" w:cs="Calibri"/>
          <w:sz w:val="20"/>
          <w:szCs w:val="20"/>
        </w:rPr>
        <w:t xml:space="preserve">In conclusion, GDM is </w:t>
      </w:r>
      <w:r w:rsidR="00F37062" w:rsidRPr="00F37062">
        <w:rPr>
          <w:rFonts w:ascii="Calibri" w:hAnsi="Calibri" w:cs="Calibri"/>
          <w:sz w:val="20"/>
          <w:szCs w:val="20"/>
        </w:rPr>
        <w:t>characterized</w:t>
      </w:r>
      <w:r w:rsidR="00C74BC6" w:rsidRPr="00F37062">
        <w:rPr>
          <w:rFonts w:ascii="Calibri" w:hAnsi="Calibri" w:cs="Calibri"/>
          <w:sz w:val="20"/>
          <w:szCs w:val="20"/>
        </w:rPr>
        <w:t xml:space="preserve"> by a heightened placental inflammatory state with an impaired ability to resolve inflammation. Higher maternal BMI increases the risk of developing GDM and is also itself associated with greater placental inflammation, potentially exacerbating GDM pathology further. The implications of these findings on the pregnancy and fetus remains to be investigated.</w:t>
      </w:r>
    </w:p>
    <w:p w14:paraId="085D95C9" w14:textId="15E63D76" w:rsidR="00F97620" w:rsidRPr="00F37062" w:rsidRDefault="00A32618" w:rsidP="00243AF3">
      <w:pPr>
        <w:pStyle w:val="EndNoteBibliography"/>
        <w:spacing w:before="120"/>
        <w:rPr>
          <w:rFonts w:ascii="Calibri" w:hAnsi="Calibri" w:cs="Calibri"/>
          <w:sz w:val="20"/>
          <w:szCs w:val="20"/>
        </w:rPr>
      </w:pPr>
      <w:r w:rsidRPr="00F37062">
        <w:rPr>
          <w:rFonts w:ascii="Calibri" w:hAnsi="Calibri" w:cs="Calibri"/>
          <w:sz w:val="20"/>
          <w:szCs w:val="20"/>
        </w:rPr>
        <w:fldChar w:fldCharType="begin"/>
      </w:r>
      <w:r w:rsidRPr="00F37062">
        <w:rPr>
          <w:rFonts w:ascii="Calibri" w:hAnsi="Calibri" w:cs="Calibri"/>
          <w:sz w:val="20"/>
          <w:szCs w:val="20"/>
        </w:rPr>
        <w:instrText xml:space="preserve"> ADDIN EN.REFLIST </w:instrText>
      </w:r>
      <w:r w:rsidRPr="00F37062">
        <w:rPr>
          <w:rFonts w:ascii="Calibri" w:hAnsi="Calibri" w:cs="Calibri"/>
          <w:sz w:val="20"/>
          <w:szCs w:val="20"/>
        </w:rPr>
        <w:fldChar w:fldCharType="separate"/>
      </w:r>
      <w:r w:rsidR="00F53412" w:rsidRPr="00F37062">
        <w:rPr>
          <w:rFonts w:ascii="Calibri" w:hAnsi="Calibri" w:cs="Calibri"/>
          <w:noProof/>
          <w:sz w:val="20"/>
          <w:szCs w:val="20"/>
        </w:rPr>
        <w:t>(1) Peh, H. Y.</w:t>
      </w:r>
      <w:r w:rsidR="009D2232" w:rsidRPr="00F37062">
        <w:rPr>
          <w:rFonts w:ascii="Calibri" w:hAnsi="Calibri" w:cs="Calibri"/>
          <w:noProof/>
          <w:sz w:val="20"/>
          <w:szCs w:val="20"/>
        </w:rPr>
        <w:t xml:space="preserve"> and</w:t>
      </w:r>
      <w:r w:rsidR="00F53412" w:rsidRPr="00F37062">
        <w:rPr>
          <w:rFonts w:ascii="Calibri" w:hAnsi="Calibri" w:cs="Calibri"/>
          <w:noProof/>
          <w:sz w:val="20"/>
          <w:szCs w:val="20"/>
        </w:rPr>
        <w:t xml:space="preserve"> Chen, J. </w:t>
      </w:r>
      <w:r w:rsidR="00F53412" w:rsidRPr="00F37062">
        <w:rPr>
          <w:rFonts w:ascii="Calibri" w:hAnsi="Calibri" w:cs="Calibri"/>
          <w:i/>
          <w:noProof/>
          <w:sz w:val="20"/>
          <w:szCs w:val="20"/>
        </w:rPr>
        <w:t xml:space="preserve">Pharmacol Ther </w:t>
      </w:r>
      <w:r w:rsidR="00F53412" w:rsidRPr="00F37062">
        <w:rPr>
          <w:rFonts w:ascii="Calibri" w:hAnsi="Calibri" w:cs="Calibri"/>
          <w:b/>
          <w:noProof/>
          <w:sz w:val="20"/>
          <w:szCs w:val="20"/>
        </w:rPr>
        <w:t>2025</w:t>
      </w:r>
      <w:r w:rsidR="00F53412" w:rsidRPr="00F37062">
        <w:rPr>
          <w:rFonts w:ascii="Calibri" w:hAnsi="Calibri" w:cs="Calibri"/>
          <w:noProof/>
          <w:sz w:val="20"/>
          <w:szCs w:val="20"/>
        </w:rPr>
        <w:t xml:space="preserve">, </w:t>
      </w:r>
      <w:r w:rsidR="00F53412" w:rsidRPr="00F37062">
        <w:rPr>
          <w:rFonts w:ascii="Calibri" w:hAnsi="Calibri" w:cs="Calibri"/>
          <w:i/>
          <w:noProof/>
          <w:sz w:val="20"/>
          <w:szCs w:val="20"/>
        </w:rPr>
        <w:t>265</w:t>
      </w:r>
      <w:r w:rsidR="00F53412" w:rsidRPr="00F37062">
        <w:rPr>
          <w:rFonts w:ascii="Calibri" w:hAnsi="Calibri" w:cs="Calibri"/>
          <w:noProof/>
          <w:sz w:val="20"/>
          <w:szCs w:val="20"/>
        </w:rPr>
        <w:t>, 108753.</w:t>
      </w:r>
      <w:r w:rsidR="009D2232" w:rsidRPr="00F37062">
        <w:rPr>
          <w:rFonts w:ascii="Calibri" w:hAnsi="Calibri" w:cs="Calibri"/>
          <w:noProof/>
          <w:sz w:val="20"/>
          <w:szCs w:val="20"/>
        </w:rPr>
        <w:t xml:space="preserve"> </w:t>
      </w:r>
      <w:r w:rsidR="00F53412" w:rsidRPr="00F37062">
        <w:rPr>
          <w:rFonts w:ascii="Calibri" w:hAnsi="Calibri" w:cs="Calibri"/>
          <w:noProof/>
          <w:sz w:val="20"/>
          <w:szCs w:val="20"/>
        </w:rPr>
        <w:t xml:space="preserve">(2) Watkins, O. C.; et al. </w:t>
      </w:r>
      <w:r w:rsidR="00F53412" w:rsidRPr="00F37062">
        <w:rPr>
          <w:rFonts w:ascii="Calibri" w:hAnsi="Calibri" w:cs="Calibri"/>
          <w:i/>
          <w:noProof/>
          <w:sz w:val="20"/>
          <w:szCs w:val="20"/>
        </w:rPr>
        <w:t xml:space="preserve">J Physiol </w:t>
      </w:r>
      <w:r w:rsidR="00F53412" w:rsidRPr="00F37062">
        <w:rPr>
          <w:rFonts w:ascii="Calibri" w:hAnsi="Calibri" w:cs="Calibri"/>
          <w:b/>
          <w:noProof/>
          <w:sz w:val="20"/>
          <w:szCs w:val="20"/>
        </w:rPr>
        <w:t>2023</w:t>
      </w:r>
      <w:r w:rsidR="00F53412" w:rsidRPr="00F37062">
        <w:rPr>
          <w:rFonts w:ascii="Calibri" w:hAnsi="Calibri" w:cs="Calibri"/>
          <w:noProof/>
          <w:sz w:val="20"/>
          <w:szCs w:val="20"/>
        </w:rPr>
        <w:t xml:space="preserve">, </w:t>
      </w:r>
      <w:r w:rsidR="00F53412" w:rsidRPr="00F37062">
        <w:rPr>
          <w:rFonts w:ascii="Calibri" w:hAnsi="Calibri" w:cs="Calibri"/>
          <w:i/>
          <w:noProof/>
          <w:sz w:val="20"/>
          <w:szCs w:val="20"/>
        </w:rPr>
        <w:t>601</w:t>
      </w:r>
      <w:r w:rsidR="00F53412" w:rsidRPr="00F37062">
        <w:rPr>
          <w:rFonts w:ascii="Calibri" w:hAnsi="Calibri" w:cs="Calibri"/>
          <w:noProof/>
          <w:sz w:val="20"/>
          <w:szCs w:val="20"/>
        </w:rPr>
        <w:t>, 4151-4169.</w:t>
      </w:r>
      <w:r w:rsidRPr="00F37062">
        <w:rPr>
          <w:rFonts w:ascii="Calibri" w:hAnsi="Calibri" w:cs="Calibri"/>
          <w:sz w:val="20"/>
          <w:szCs w:val="20"/>
        </w:rPr>
        <w:fldChar w:fldCharType="end"/>
      </w:r>
    </w:p>
    <w:sectPr w:rsidR="00F97620" w:rsidRPr="00F37062" w:rsidSect="005D1700">
      <w:pgSz w:w="11906" w:h="8391" w:orient="landscape" w:code="11"/>
      <w:pgMar w:top="851" w:right="1134" w:bottom="851"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w:altName w:val="Sylfaen"/>
    <w:panose1 w:val="020B06040202020202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2"/>
  <w:proofState w:spelling="clean" w:grammar="clean"/>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tttawett09soewvt3x55fd5ftsv25xpsxv&quot;&gt;Introduction&lt;record-ids&gt;&lt;item&gt;48&lt;/item&gt;&lt;item&gt;50&lt;/item&gt;&lt;/record-ids&gt;&lt;/item&gt;&lt;/Libraries&gt;"/>
  </w:docVars>
  <w:rsids>
    <w:rsidRoot w:val="002226BB"/>
    <w:rsid w:val="000059E8"/>
    <w:rsid w:val="00026137"/>
    <w:rsid w:val="00053D2B"/>
    <w:rsid w:val="00074ABC"/>
    <w:rsid w:val="000936D1"/>
    <w:rsid w:val="00096A0B"/>
    <w:rsid w:val="000A33FF"/>
    <w:rsid w:val="000A4FA6"/>
    <w:rsid w:val="000B66FC"/>
    <w:rsid w:val="000C3197"/>
    <w:rsid w:val="000C4EA6"/>
    <w:rsid w:val="00104538"/>
    <w:rsid w:val="00161A36"/>
    <w:rsid w:val="00165412"/>
    <w:rsid w:val="00177431"/>
    <w:rsid w:val="00177690"/>
    <w:rsid w:val="001814BE"/>
    <w:rsid w:val="00196169"/>
    <w:rsid w:val="00197932"/>
    <w:rsid w:val="00197E62"/>
    <w:rsid w:val="001A2CFE"/>
    <w:rsid w:val="001B7E2B"/>
    <w:rsid w:val="001C2A34"/>
    <w:rsid w:val="001C54E2"/>
    <w:rsid w:val="001D26AE"/>
    <w:rsid w:val="00215D30"/>
    <w:rsid w:val="002226BB"/>
    <w:rsid w:val="00226481"/>
    <w:rsid w:val="002272B0"/>
    <w:rsid w:val="00231086"/>
    <w:rsid w:val="00243AF3"/>
    <w:rsid w:val="002809EB"/>
    <w:rsid w:val="00296D49"/>
    <w:rsid w:val="002C0659"/>
    <w:rsid w:val="002D0AA7"/>
    <w:rsid w:val="002E6EAD"/>
    <w:rsid w:val="002F50CF"/>
    <w:rsid w:val="00300B92"/>
    <w:rsid w:val="00300DAE"/>
    <w:rsid w:val="003238D9"/>
    <w:rsid w:val="003677A0"/>
    <w:rsid w:val="00387491"/>
    <w:rsid w:val="00387662"/>
    <w:rsid w:val="003961FB"/>
    <w:rsid w:val="00396ADD"/>
    <w:rsid w:val="003C0455"/>
    <w:rsid w:val="003D1D23"/>
    <w:rsid w:val="003F4C73"/>
    <w:rsid w:val="004021EB"/>
    <w:rsid w:val="0040530D"/>
    <w:rsid w:val="00434C38"/>
    <w:rsid w:val="004350ED"/>
    <w:rsid w:val="00444224"/>
    <w:rsid w:val="004734DB"/>
    <w:rsid w:val="00483B05"/>
    <w:rsid w:val="004858FC"/>
    <w:rsid w:val="004E1C15"/>
    <w:rsid w:val="004E28B9"/>
    <w:rsid w:val="004E50FC"/>
    <w:rsid w:val="004E5450"/>
    <w:rsid w:val="00514C8B"/>
    <w:rsid w:val="00531397"/>
    <w:rsid w:val="005313B8"/>
    <w:rsid w:val="005322BA"/>
    <w:rsid w:val="00532E10"/>
    <w:rsid w:val="00546EAC"/>
    <w:rsid w:val="00550940"/>
    <w:rsid w:val="005621A6"/>
    <w:rsid w:val="00573B56"/>
    <w:rsid w:val="0057431C"/>
    <w:rsid w:val="0058175B"/>
    <w:rsid w:val="0059609A"/>
    <w:rsid w:val="00597659"/>
    <w:rsid w:val="005A3BE6"/>
    <w:rsid w:val="005D1700"/>
    <w:rsid w:val="005D66BE"/>
    <w:rsid w:val="005E1A69"/>
    <w:rsid w:val="005E48A2"/>
    <w:rsid w:val="005E62BE"/>
    <w:rsid w:val="005F2194"/>
    <w:rsid w:val="006201E4"/>
    <w:rsid w:val="00637800"/>
    <w:rsid w:val="0066123E"/>
    <w:rsid w:val="00696A7C"/>
    <w:rsid w:val="006B0007"/>
    <w:rsid w:val="006B212A"/>
    <w:rsid w:val="006C4CA6"/>
    <w:rsid w:val="006D67F6"/>
    <w:rsid w:val="006E630B"/>
    <w:rsid w:val="006F223F"/>
    <w:rsid w:val="006F64D4"/>
    <w:rsid w:val="00701205"/>
    <w:rsid w:val="00711813"/>
    <w:rsid w:val="00724E3C"/>
    <w:rsid w:val="00740C96"/>
    <w:rsid w:val="00742762"/>
    <w:rsid w:val="00743C46"/>
    <w:rsid w:val="00760B17"/>
    <w:rsid w:val="00772A78"/>
    <w:rsid w:val="00780ED9"/>
    <w:rsid w:val="007829E8"/>
    <w:rsid w:val="007935F1"/>
    <w:rsid w:val="007F530D"/>
    <w:rsid w:val="00816B8B"/>
    <w:rsid w:val="008806EB"/>
    <w:rsid w:val="00883CCE"/>
    <w:rsid w:val="00885303"/>
    <w:rsid w:val="00885615"/>
    <w:rsid w:val="00887048"/>
    <w:rsid w:val="008909C9"/>
    <w:rsid w:val="008A1FF9"/>
    <w:rsid w:val="008A34DE"/>
    <w:rsid w:val="008A5CAA"/>
    <w:rsid w:val="008A69C8"/>
    <w:rsid w:val="008D02C3"/>
    <w:rsid w:val="008E6583"/>
    <w:rsid w:val="00924B97"/>
    <w:rsid w:val="00926D0F"/>
    <w:rsid w:val="00935947"/>
    <w:rsid w:val="00947B77"/>
    <w:rsid w:val="00954A9E"/>
    <w:rsid w:val="009572DD"/>
    <w:rsid w:val="00963A5A"/>
    <w:rsid w:val="00995703"/>
    <w:rsid w:val="009B43D2"/>
    <w:rsid w:val="009D2232"/>
    <w:rsid w:val="009D4EBC"/>
    <w:rsid w:val="009D63E1"/>
    <w:rsid w:val="009E2228"/>
    <w:rsid w:val="009E2C55"/>
    <w:rsid w:val="009E3C95"/>
    <w:rsid w:val="009F06D6"/>
    <w:rsid w:val="00A173F1"/>
    <w:rsid w:val="00A22417"/>
    <w:rsid w:val="00A266B4"/>
    <w:rsid w:val="00A322C6"/>
    <w:rsid w:val="00A32618"/>
    <w:rsid w:val="00A3320F"/>
    <w:rsid w:val="00A35895"/>
    <w:rsid w:val="00A46CD0"/>
    <w:rsid w:val="00A52C24"/>
    <w:rsid w:val="00A54430"/>
    <w:rsid w:val="00A5775A"/>
    <w:rsid w:val="00A71DEF"/>
    <w:rsid w:val="00A7234F"/>
    <w:rsid w:val="00A93585"/>
    <w:rsid w:val="00AB6A20"/>
    <w:rsid w:val="00AD5B77"/>
    <w:rsid w:val="00AD5F54"/>
    <w:rsid w:val="00AD6DFA"/>
    <w:rsid w:val="00AE2DA6"/>
    <w:rsid w:val="00B17DB4"/>
    <w:rsid w:val="00B202FE"/>
    <w:rsid w:val="00B40202"/>
    <w:rsid w:val="00B41A37"/>
    <w:rsid w:val="00B43351"/>
    <w:rsid w:val="00B46BE2"/>
    <w:rsid w:val="00B9753E"/>
    <w:rsid w:val="00BC5FCC"/>
    <w:rsid w:val="00BE0D30"/>
    <w:rsid w:val="00BE27DA"/>
    <w:rsid w:val="00C132EC"/>
    <w:rsid w:val="00C209E4"/>
    <w:rsid w:val="00C20E5A"/>
    <w:rsid w:val="00C4011F"/>
    <w:rsid w:val="00C42BE3"/>
    <w:rsid w:val="00C51F90"/>
    <w:rsid w:val="00C53C60"/>
    <w:rsid w:val="00C60A71"/>
    <w:rsid w:val="00C74AE4"/>
    <w:rsid w:val="00C74BC6"/>
    <w:rsid w:val="00C816F5"/>
    <w:rsid w:val="00CA5770"/>
    <w:rsid w:val="00CA6460"/>
    <w:rsid w:val="00CD1D39"/>
    <w:rsid w:val="00CF5E6C"/>
    <w:rsid w:val="00CF6CBD"/>
    <w:rsid w:val="00D21E8F"/>
    <w:rsid w:val="00D355C7"/>
    <w:rsid w:val="00D37BE4"/>
    <w:rsid w:val="00D55F3B"/>
    <w:rsid w:val="00DA16AA"/>
    <w:rsid w:val="00DA2731"/>
    <w:rsid w:val="00DE070E"/>
    <w:rsid w:val="00DE0A35"/>
    <w:rsid w:val="00DF0FAB"/>
    <w:rsid w:val="00DF708E"/>
    <w:rsid w:val="00E1474C"/>
    <w:rsid w:val="00E20D3E"/>
    <w:rsid w:val="00E2450F"/>
    <w:rsid w:val="00E82A08"/>
    <w:rsid w:val="00EA3450"/>
    <w:rsid w:val="00EF12F3"/>
    <w:rsid w:val="00EF21DD"/>
    <w:rsid w:val="00F020FC"/>
    <w:rsid w:val="00F02477"/>
    <w:rsid w:val="00F0297D"/>
    <w:rsid w:val="00F064C2"/>
    <w:rsid w:val="00F16729"/>
    <w:rsid w:val="00F37062"/>
    <w:rsid w:val="00F53412"/>
    <w:rsid w:val="00F54C34"/>
    <w:rsid w:val="00F72CF5"/>
    <w:rsid w:val="00F81950"/>
    <w:rsid w:val="00F90F73"/>
    <w:rsid w:val="00F95529"/>
    <w:rsid w:val="00F97620"/>
    <w:rsid w:val="00FD01BE"/>
    <w:rsid w:val="00FD3DEA"/>
    <w:rsid w:val="00FE20F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DB5586"/>
  <w15:chartTrackingRefBased/>
  <w15:docId w15:val="{A323E22F-029A-3D4E-B832-0408CE798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eastAsia="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F90F73"/>
    <w:rPr>
      <w:color w:val="0563C1"/>
      <w:u w:val="single"/>
    </w:rPr>
  </w:style>
  <w:style w:type="character" w:styleId="UnresolvedMention">
    <w:name w:val="Unresolved Mention"/>
    <w:uiPriority w:val="99"/>
    <w:semiHidden/>
    <w:unhideWhenUsed/>
    <w:rsid w:val="00F90F73"/>
    <w:rPr>
      <w:color w:val="605E5C"/>
      <w:shd w:val="clear" w:color="auto" w:fill="E1DFDD"/>
    </w:rPr>
  </w:style>
  <w:style w:type="paragraph" w:customStyle="1" w:styleId="EndNoteBibliographyTitle">
    <w:name w:val="EndNote Bibliography Title"/>
    <w:basedOn w:val="Normal"/>
    <w:link w:val="EndNoteBibliographyTitleChar"/>
    <w:rsid w:val="00A32618"/>
    <w:pPr>
      <w:jc w:val="center"/>
    </w:pPr>
  </w:style>
  <w:style w:type="character" w:customStyle="1" w:styleId="EndNoteBibliographyTitleChar">
    <w:name w:val="EndNote Bibliography Title Char"/>
    <w:basedOn w:val="DefaultParagraphFont"/>
    <w:link w:val="EndNoteBibliographyTitle"/>
    <w:rsid w:val="00A32618"/>
    <w:rPr>
      <w:sz w:val="24"/>
      <w:szCs w:val="24"/>
      <w:lang w:val="en-US" w:eastAsia="en-US"/>
    </w:rPr>
  </w:style>
  <w:style w:type="paragraph" w:customStyle="1" w:styleId="EndNoteBibliography">
    <w:name w:val="EndNote Bibliography"/>
    <w:basedOn w:val="Normal"/>
    <w:link w:val="EndNoteBibliographyChar"/>
    <w:rsid w:val="00A32618"/>
    <w:pPr>
      <w:jc w:val="both"/>
    </w:pPr>
  </w:style>
  <w:style w:type="character" w:customStyle="1" w:styleId="EndNoteBibliographyChar">
    <w:name w:val="EndNote Bibliography Char"/>
    <w:basedOn w:val="DefaultParagraphFont"/>
    <w:link w:val="EndNoteBibliography"/>
    <w:rsid w:val="00A32618"/>
    <w:rPr>
      <w:sz w:val="24"/>
      <w:szCs w:val="24"/>
      <w:lang w:val="en-US" w:eastAsia="en-US"/>
    </w:rPr>
  </w:style>
  <w:style w:type="character" w:styleId="CommentReference">
    <w:name w:val="annotation reference"/>
    <w:basedOn w:val="DefaultParagraphFont"/>
    <w:uiPriority w:val="99"/>
    <w:semiHidden/>
    <w:unhideWhenUsed/>
    <w:rsid w:val="00DA16AA"/>
    <w:rPr>
      <w:sz w:val="16"/>
      <w:szCs w:val="16"/>
    </w:rPr>
  </w:style>
  <w:style w:type="paragraph" w:styleId="CommentText">
    <w:name w:val="annotation text"/>
    <w:basedOn w:val="Normal"/>
    <w:link w:val="CommentTextChar"/>
    <w:uiPriority w:val="99"/>
    <w:unhideWhenUsed/>
    <w:rsid w:val="00DA16AA"/>
    <w:rPr>
      <w:sz w:val="20"/>
      <w:szCs w:val="20"/>
    </w:rPr>
  </w:style>
  <w:style w:type="character" w:customStyle="1" w:styleId="CommentTextChar">
    <w:name w:val="Comment Text Char"/>
    <w:basedOn w:val="DefaultParagraphFont"/>
    <w:link w:val="CommentText"/>
    <w:uiPriority w:val="99"/>
    <w:rsid w:val="00DA16AA"/>
    <w:rPr>
      <w:lang w:val="en-US" w:eastAsia="en-US"/>
    </w:rPr>
  </w:style>
  <w:style w:type="paragraph" w:styleId="ListParagraph">
    <w:name w:val="List Paragraph"/>
    <w:basedOn w:val="Normal"/>
    <w:uiPriority w:val="34"/>
    <w:qFormat/>
    <w:rsid w:val="00696A7C"/>
    <w:pPr>
      <w:ind w:left="720"/>
      <w:contextualSpacing/>
    </w:pPr>
  </w:style>
  <w:style w:type="paragraph" w:styleId="Revision">
    <w:name w:val="Revision"/>
    <w:hidden/>
    <w:uiPriority w:val="99"/>
    <w:semiHidden/>
    <w:rsid w:val="00F72CF5"/>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0953170">
      <w:bodyDiv w:val="1"/>
      <w:marLeft w:val="0"/>
      <w:marRight w:val="0"/>
      <w:marTop w:val="0"/>
      <w:marBottom w:val="0"/>
      <w:divBdr>
        <w:top w:val="none" w:sz="0" w:space="0" w:color="auto"/>
        <w:left w:val="none" w:sz="0" w:space="0" w:color="auto"/>
        <w:bottom w:val="none" w:sz="0" w:space="0" w:color="auto"/>
        <w:right w:val="none" w:sz="0" w:space="0" w:color="auto"/>
      </w:divBdr>
    </w:div>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4C054142C5B5D4B8C99E9FB10779CAB" ma:contentTypeVersion="18" ma:contentTypeDescription="Create a new document." ma:contentTypeScope="" ma:versionID="82fa6b8bbe5aa1e5a147898ce11eee45">
  <xsd:schema xmlns:xsd="http://www.w3.org/2001/XMLSchema" xmlns:xs="http://www.w3.org/2001/XMLSchema" xmlns:p="http://schemas.microsoft.com/office/2006/metadata/properties" xmlns:ns2="4a84e3ec-4587-4418-b23a-bd5009477010" xmlns:ns3="79faf93c-7b46-4b26-8966-6d698e8b4062" targetNamespace="http://schemas.microsoft.com/office/2006/metadata/properties" ma:root="true" ma:fieldsID="4aa8403be6c3a7d49ea4b008b126b62c" ns2:_="" ns3:_="">
    <xsd:import namespace="4a84e3ec-4587-4418-b23a-bd5009477010"/>
    <xsd:import namespace="79faf93c-7b46-4b26-8966-6d698e8b406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84e3ec-4587-4418-b23a-bd50094770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2d0f5a8-1cae-497c-8626-323dd4f94be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9faf93c-7b46-4b26-8966-6d698e8b406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2c48bb7-3aca-46f5-8d8e-a282f3998c12}" ma:internalName="TaxCatchAll" ma:showField="CatchAllData" ma:web="79faf93c-7b46-4b26-8966-6d698e8b406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00710B7-8A32-4B22-BA04-55FF9343FD3D}">
  <ds:schemaRefs>
    <ds:schemaRef ds:uri="http://schemas.microsoft.com/sharepoint/v3/contenttype/forms"/>
  </ds:schemaRefs>
</ds:datastoreItem>
</file>

<file path=customXml/itemProps2.xml><?xml version="1.0" encoding="utf-8"?>
<ds:datastoreItem xmlns:ds="http://schemas.openxmlformats.org/officeDocument/2006/customXml" ds:itemID="{DC69B453-C66C-4EB3-931C-5BBA9ADE17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84e3ec-4587-4418-b23a-bd5009477010"/>
    <ds:schemaRef ds:uri="79faf93c-7b46-4b26-8966-6d698e8b40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WRD0000</Template>
  <TotalTime>12</TotalTime>
  <Pages>1</Pages>
  <Words>367</Words>
  <Characters>2471</Characters>
  <Application>Microsoft Office Word</Application>
  <DocSecurity>0</DocSecurity>
  <Lines>31</Lines>
  <Paragraphs>10</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2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Aifiona Yan Vestano</cp:lastModifiedBy>
  <cp:revision>45</cp:revision>
  <cp:lastPrinted>2025-08-18T03:37:00Z</cp:lastPrinted>
  <dcterms:created xsi:type="dcterms:W3CDTF">2025-09-10T15:26:00Z</dcterms:created>
  <dcterms:modified xsi:type="dcterms:W3CDTF">2025-09-11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cf76f155ced4ddcb4097134ff3c332f">
    <vt:lpwstr/>
  </property>
  <property fmtid="{D5CDD505-2E9C-101B-9397-08002B2CF9AE}" pid="3" name="TaxCatchAll">
    <vt:lpwstr/>
  </property>
</Properties>
</file>